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241EF2F4" w14:textId="77777777" w:rsidR="009303D9" w:rsidRPr="008B6524" w:rsidRDefault="009303D9" w:rsidP="008B6524">
      <w:pPr>
        <w:pStyle w:val="papertitle"/>
        <w:spacing w:before="5pt" w:beforeAutospacing="1" w:after="5pt" w:afterAutospacing="1"/>
        <w:rPr>
          <w:kern w:val="48"/>
        </w:rPr>
      </w:pPr>
      <w:r w:rsidRPr="008B6524">
        <w:rPr>
          <w:kern w:val="48"/>
        </w:rPr>
        <w:t>Paper Title</w:t>
      </w:r>
      <w:r w:rsidR="00E7596C" w:rsidRPr="008B6524">
        <w:rPr>
          <w:kern w:val="48"/>
        </w:rPr>
        <w:t>*</w:t>
      </w:r>
      <w:r w:rsidRPr="008B6524">
        <w:rPr>
          <w:kern w:val="48"/>
        </w:rPr>
        <w:t xml:space="preserve"> (use style: </w:t>
      </w:r>
      <w:r w:rsidRPr="008B6524">
        <w:rPr>
          <w:iCs/>
          <w:kern w:val="48"/>
        </w:rPr>
        <w:t>paper title</w:t>
      </w:r>
      <w:r w:rsidRPr="008B6524">
        <w:rPr>
          <w:kern w:val="48"/>
        </w:rPr>
        <w:t>)</w:t>
      </w:r>
    </w:p>
    <w:p w14:paraId="525B2E44" w14:textId="77777777" w:rsidR="009303D9" w:rsidRDefault="00D7522C" w:rsidP="008B6524">
      <w:pPr>
        <w:pStyle w:val="Author"/>
        <w:spacing w:before="5pt" w:beforeAutospacing="1" w:after="5pt" w:afterAutospacing="1"/>
        <w:rPr>
          <w:sz w:val="16"/>
          <w:szCs w:val="16"/>
        </w:rPr>
      </w:pPr>
      <w:r>
        <w:rPr>
          <w:sz w:val="16"/>
          <w:szCs w:val="16"/>
        </w:rPr>
        <w:t>*</w:t>
      </w:r>
      <w:r w:rsidR="00CA4392" w:rsidRPr="00CA4392">
        <w:rPr>
          <w:sz w:val="16"/>
          <w:szCs w:val="16"/>
        </w:rPr>
        <w:t>Note: Sub-titles are not captured in Xplore and should not be used</w:t>
      </w:r>
    </w:p>
    <w:p w14:paraId="0F0AC651" w14:textId="77777777" w:rsidR="00D7522C" w:rsidRDefault="00D7522C" w:rsidP="003B4E04">
      <w:pPr>
        <w:pStyle w:val="Author"/>
        <w:spacing w:before="5pt" w:beforeAutospacing="1" w:after="5pt" w:afterAutospacing="1" w:line="6pt" w:lineRule="auto"/>
        <w:rPr>
          <w:sz w:val="16"/>
          <w:szCs w:val="16"/>
        </w:rPr>
      </w:pPr>
    </w:p>
    <w:p w14:paraId="2B66BC36"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1F4F3298" w14:textId="77777777" w:rsidR="00BD670B" w:rsidRDefault="009303D9" w:rsidP="00BD670B">
      <w:pPr>
        <w:pStyle w:val="Author"/>
        <w:spacing w:before="5pt" w:beforeAutospacing="1"/>
        <w:rPr>
          <w:sz w:val="18"/>
          <w:szCs w:val="18"/>
        </w:rPr>
      </w:pPr>
      <w:r w:rsidRPr="00F847A6">
        <w:rPr>
          <w:sz w:val="18"/>
          <w:szCs w:val="18"/>
        </w:rPr>
        <w:t>line 1</w:t>
      </w:r>
      <w:r w:rsidR="001A3B3D" w:rsidRPr="00F847A6">
        <w:rPr>
          <w:sz w:val="18"/>
          <w:szCs w:val="18"/>
        </w:rPr>
        <w:t>: 1</w:t>
      </w:r>
      <w:r w:rsidR="001A3B3D" w:rsidRPr="00F847A6">
        <w:rPr>
          <w:sz w:val="18"/>
          <w:szCs w:val="18"/>
          <w:vertAlign w:val="superscript"/>
        </w:rPr>
        <w:t>st</w:t>
      </w:r>
      <w:r w:rsidR="001A3B3D" w:rsidRPr="00F847A6">
        <w:rPr>
          <w:sz w:val="18"/>
          <w:szCs w:val="18"/>
        </w:rPr>
        <w:t xml:space="preserve"> </w:t>
      </w:r>
      <w:r w:rsidR="00F847A6" w:rsidRPr="00F847A6">
        <w:rPr>
          <w:sz w:val="18"/>
          <w:szCs w:val="18"/>
        </w:rPr>
        <w:t>Given Name Surname</w:t>
      </w:r>
      <w:r w:rsidR="001A3B3D" w:rsidRPr="00F847A6">
        <w:rPr>
          <w:sz w:val="18"/>
          <w:szCs w:val="18"/>
        </w:rPr>
        <w:t xml:space="preserve"> </w:t>
      </w:r>
      <w:r w:rsidR="001A3B3D" w:rsidRPr="00F847A6">
        <w:rPr>
          <w:sz w:val="18"/>
          <w:szCs w:val="18"/>
        </w:rPr>
        <w:br/>
        <w:t>line 2:</w:t>
      </w:r>
      <w:r w:rsidRPr="00F847A6">
        <w:rPr>
          <w:sz w:val="18"/>
          <w:szCs w:val="18"/>
        </w:rPr>
        <w:t xml:space="preserve"> </w:t>
      </w:r>
      <w:r w:rsidRPr="00F847A6">
        <w:rPr>
          <w:i/>
          <w:sz w:val="18"/>
          <w:szCs w:val="18"/>
        </w:rPr>
        <w:t>dept. name of organization</w:t>
      </w:r>
      <w:r w:rsidR="001A3B3D" w:rsidRPr="00F847A6">
        <w:rPr>
          <w:i/>
          <w:sz w:val="18"/>
          <w:szCs w:val="18"/>
        </w:rPr>
        <w:t xml:space="preserve">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D72D06" w:rsidRPr="00F847A6">
        <w:rPr>
          <w:sz w:val="18"/>
          <w:szCs w:val="18"/>
        </w:rPr>
        <w:br/>
      </w:r>
      <w:r w:rsidR="00645D22" w:rsidRPr="00F847A6">
        <w:rPr>
          <w:sz w:val="18"/>
          <w:szCs w:val="18"/>
        </w:rPr>
        <w:t>li</w:t>
      </w:r>
      <w:r w:rsidRPr="00F847A6">
        <w:rPr>
          <w:sz w:val="18"/>
          <w:szCs w:val="18"/>
        </w:rPr>
        <w:t xml:space="preserve">ne </w:t>
      </w:r>
      <w:r w:rsidR="001A3B3D" w:rsidRPr="00F847A6">
        <w:rPr>
          <w:sz w:val="18"/>
          <w:szCs w:val="18"/>
        </w:rPr>
        <w:t>3</w:t>
      </w:r>
      <w:r w:rsidRPr="00F847A6">
        <w:rPr>
          <w:sz w:val="18"/>
          <w:szCs w:val="18"/>
        </w:rPr>
        <w:t xml:space="preserve">: </w:t>
      </w:r>
      <w:r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Pr="00F847A6">
        <w:rPr>
          <w:sz w:val="18"/>
          <w:szCs w:val="18"/>
        </w:rPr>
        <w:t xml:space="preserve">line </w:t>
      </w:r>
      <w:r w:rsidR="001A3B3D" w:rsidRPr="00F847A6">
        <w:rPr>
          <w:sz w:val="18"/>
          <w:szCs w:val="18"/>
        </w:rPr>
        <w:t>4</w:t>
      </w:r>
      <w:r w:rsidRPr="00F847A6">
        <w:rPr>
          <w:sz w:val="18"/>
          <w:szCs w:val="18"/>
        </w:rPr>
        <w:t>: City, Country</w:t>
      </w:r>
      <w:r w:rsidR="001A3B3D" w:rsidRPr="00F847A6">
        <w:rPr>
          <w:sz w:val="18"/>
          <w:szCs w:val="18"/>
        </w:rPr>
        <w:br/>
      </w:r>
      <w:r w:rsidRPr="00F847A6">
        <w:rPr>
          <w:sz w:val="18"/>
          <w:szCs w:val="18"/>
        </w:rPr>
        <w:t xml:space="preserve">line </w:t>
      </w:r>
      <w:r w:rsidR="001A3B3D" w:rsidRPr="00F847A6">
        <w:rPr>
          <w:sz w:val="18"/>
          <w:szCs w:val="18"/>
        </w:rPr>
        <w:t>5: e</w:t>
      </w:r>
      <w:r w:rsidRPr="00F847A6">
        <w:rPr>
          <w:sz w:val="18"/>
          <w:szCs w:val="18"/>
        </w:rPr>
        <w:t>ma</w:t>
      </w:r>
      <w:r w:rsidR="001A3B3D" w:rsidRPr="00F847A6">
        <w:rPr>
          <w:sz w:val="18"/>
          <w:szCs w:val="18"/>
        </w:rPr>
        <w:t>il address</w:t>
      </w:r>
      <w:r w:rsidR="00B768D1">
        <w:rPr>
          <w:sz w:val="18"/>
          <w:szCs w:val="18"/>
        </w:rPr>
        <w:t xml:space="preserve"> or ORCID</w:t>
      </w:r>
    </w:p>
    <w:p w14:paraId="3C54B5EE" w14:textId="77777777" w:rsidR="001A3B3D" w:rsidRPr="00F847A6" w:rsidRDefault="00447BB9" w:rsidP="007B6DDA">
      <w:pPr>
        <w:pStyle w:val="Author"/>
        <w:spacing w:before="5pt" w:beforeAutospacing="1"/>
        <w:rPr>
          <w:sz w:val="18"/>
          <w:szCs w:val="18"/>
        </w:rPr>
      </w:pPr>
      <w:r w:rsidRPr="00F847A6">
        <w:rPr>
          <w:sz w:val="18"/>
          <w:szCs w:val="18"/>
        </w:rPr>
        <w:t>line 1: 4</w:t>
      </w:r>
      <w:r w:rsidRPr="00F847A6">
        <w:rPr>
          <w:sz w:val="18"/>
          <w:szCs w:val="18"/>
          <w:vertAlign w:val="superscript"/>
        </w:rPr>
        <w:t>th</w:t>
      </w:r>
      <w:r w:rsidRPr="00F847A6">
        <w:rPr>
          <w:sz w:val="18"/>
          <w:szCs w:val="18"/>
        </w:rPr>
        <w:t xml:space="preserve"> Given Name Surname</w:t>
      </w:r>
      <w:r>
        <w:rPr>
          <w:sz w:val="18"/>
          <w:szCs w:val="18"/>
        </w:rPr>
        <w:br/>
      </w:r>
      <w:r w:rsidRPr="00F847A6">
        <w:rPr>
          <w:sz w:val="18"/>
          <w:szCs w:val="18"/>
        </w:rPr>
        <w:t xml:space="preserve">line 2: </w:t>
      </w:r>
      <w:r w:rsidRPr="00F847A6">
        <w:rPr>
          <w:i/>
          <w:sz w:val="18"/>
          <w:szCs w:val="18"/>
        </w:rPr>
        <w:t>dept. name of organization</w:t>
      </w:r>
      <w:r>
        <w:rPr>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sidR="007B6DDA">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rPr>
          <w:sz w:val="18"/>
          <w:szCs w:val="18"/>
        </w:rPr>
        <w:t xml:space="preserve"> </w:t>
      </w:r>
      <w:r w:rsidR="00B768D1">
        <w:rPr>
          <w:sz w:val="18"/>
          <w:szCs w:val="18"/>
        </w:rPr>
        <w:t xml:space="preserve"> or ORCID</w:t>
      </w:r>
      <w:r w:rsidR="00BD670B">
        <w:rPr>
          <w:sz w:val="18"/>
          <w:szCs w:val="18"/>
        </w:rPr>
        <w:br w:type="column"/>
      </w:r>
      <w:r w:rsidR="001A3B3D" w:rsidRPr="00F847A6">
        <w:rPr>
          <w:sz w:val="18"/>
          <w:szCs w:val="18"/>
        </w:rPr>
        <w:t>line 1: 2</w:t>
      </w:r>
      <w:r w:rsidR="001A3B3D" w:rsidRPr="00F847A6">
        <w:rPr>
          <w:sz w:val="18"/>
          <w:szCs w:val="18"/>
          <w:vertAlign w:val="superscript"/>
        </w:rPr>
        <w:t>nd</w:t>
      </w:r>
      <w:r w:rsidR="001A3B3D" w:rsidRPr="00F847A6">
        <w:rPr>
          <w:sz w:val="18"/>
          <w:szCs w:val="18"/>
        </w:rPr>
        <w:t xml:space="preserve"> </w:t>
      </w:r>
      <w:r w:rsidR="00F847A6" w:rsidRPr="00F847A6">
        <w:rPr>
          <w:sz w:val="18"/>
          <w:szCs w:val="18"/>
        </w:rPr>
        <w:t>Given Name Surname</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18D43498" w14:textId="77777777" w:rsidR="001A3B3D" w:rsidRPr="00F847A6" w:rsidRDefault="00447BB9" w:rsidP="00447BB9">
      <w:pPr>
        <w:pStyle w:val="Author"/>
        <w:spacing w:before="5pt" w:beforeAutospacing="1"/>
        <w:rPr>
          <w:sz w:val="18"/>
          <w:szCs w:val="18"/>
        </w:rPr>
      </w:pPr>
      <w:r>
        <w:rPr>
          <w:sz w:val="18"/>
          <w:szCs w:val="18"/>
        </w:rPr>
        <w:t>li</w:t>
      </w:r>
      <w:r w:rsidRPr="00F847A6">
        <w:rPr>
          <w:sz w:val="18"/>
          <w:szCs w:val="18"/>
        </w:rPr>
        <w:t xml:space="preserve">ne 1: </w:t>
      </w:r>
      <w:r>
        <w:rPr>
          <w:sz w:val="18"/>
          <w:szCs w:val="18"/>
        </w:rPr>
        <w:t>5</w:t>
      </w:r>
      <w:r w:rsidRPr="00F847A6">
        <w:rPr>
          <w:sz w:val="18"/>
          <w:szCs w:val="18"/>
          <w:vertAlign w:val="superscript"/>
        </w:rPr>
        <w:t>th</w:t>
      </w:r>
      <w:r w:rsidRPr="00F847A6">
        <w:rPr>
          <w:sz w:val="18"/>
          <w:szCs w:val="18"/>
        </w:rPr>
        <w:t xml:space="preserve"> Given Name Surname</w:t>
      </w:r>
      <w:r w:rsidRPr="00F847A6">
        <w:rPr>
          <w:sz w:val="18"/>
          <w:szCs w:val="18"/>
        </w:rPr>
        <w:br/>
        <w:t xml:space="preserve">line 2: </w:t>
      </w:r>
      <w:r w:rsidRPr="00F847A6">
        <w:rPr>
          <w:i/>
          <w:sz w:val="18"/>
          <w:szCs w:val="18"/>
        </w:rPr>
        <w:t xml:space="preserve">dept. name of organization </w:t>
      </w:r>
      <w:r w:rsidR="007B6DDA">
        <w:rPr>
          <w:i/>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sidR="007B6DDA">
        <w:rPr>
          <w:i/>
          <w:sz w:val="18"/>
          <w:szCs w:val="18"/>
        </w:rPr>
        <w:br/>
      </w:r>
      <w:r w:rsidRPr="00F847A6">
        <w:rPr>
          <w:i/>
          <w:sz w:val="18"/>
          <w:szCs w:val="18"/>
        </w:rPr>
        <w:t xml:space="preserve">(of </w:t>
      </w:r>
      <w:r>
        <w:rPr>
          <w:i/>
          <w:sz w:val="18"/>
          <w:szCs w:val="18"/>
        </w:rPr>
        <w:t>A</w:t>
      </w:r>
      <w:r w:rsidRPr="00F847A6">
        <w:rPr>
          <w:i/>
          <w:sz w:val="18"/>
          <w:szCs w:val="18"/>
        </w:rPr>
        <w:t>ffiliation)</w:t>
      </w:r>
      <w:r w:rsidRPr="00F847A6">
        <w:rPr>
          <w:i/>
          <w:sz w:val="18"/>
          <w:szCs w:val="18"/>
        </w:rPr>
        <w:br/>
      </w:r>
      <w:r w:rsidRPr="00F847A6">
        <w:rPr>
          <w:sz w:val="18"/>
          <w:szCs w:val="18"/>
        </w:rPr>
        <w:t>line 4: City, Country</w:t>
      </w:r>
      <w:r w:rsidRPr="00F847A6">
        <w:rPr>
          <w:sz w:val="18"/>
          <w:szCs w:val="18"/>
        </w:rPr>
        <w:br/>
        <w:t>line 5: email address</w:t>
      </w:r>
      <w:r w:rsidRPr="00CA4392">
        <w:rPr>
          <w:sz w:val="18"/>
          <w:szCs w:val="18"/>
        </w:rPr>
        <w:t xml:space="preserve"> </w:t>
      </w:r>
      <w:r w:rsidR="00B768D1">
        <w:rPr>
          <w:sz w:val="18"/>
          <w:szCs w:val="18"/>
        </w:rPr>
        <w:t xml:space="preserve"> or ORCID</w:t>
      </w:r>
      <w:r w:rsidR="00BD670B">
        <w:rPr>
          <w:sz w:val="18"/>
          <w:szCs w:val="18"/>
        </w:rPr>
        <w:br w:type="column"/>
      </w:r>
      <w:r w:rsidR="001A3B3D" w:rsidRPr="00F847A6">
        <w:rPr>
          <w:sz w:val="18"/>
          <w:szCs w:val="18"/>
        </w:rPr>
        <w:t>line 1: 3</w:t>
      </w:r>
      <w:r w:rsidR="001A3B3D" w:rsidRPr="00F847A6">
        <w:rPr>
          <w:sz w:val="18"/>
          <w:szCs w:val="18"/>
          <w:vertAlign w:val="superscript"/>
        </w:rPr>
        <w:t>rd</w:t>
      </w:r>
      <w:r w:rsidR="001A3B3D" w:rsidRPr="00F847A6">
        <w:rPr>
          <w:sz w:val="18"/>
          <w:szCs w:val="18"/>
        </w:rPr>
        <w:t xml:space="preserve"> </w:t>
      </w:r>
      <w:r w:rsidR="00F847A6" w:rsidRPr="00F847A6">
        <w:rPr>
          <w:sz w:val="18"/>
          <w:szCs w:val="18"/>
        </w:rPr>
        <w:t>Given Name Surname</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1FF2697D" w14:textId="77777777" w:rsidR="00447BB9" w:rsidRDefault="00447BB9" w:rsidP="00447BB9">
      <w:pPr>
        <w:pStyle w:val="Author"/>
        <w:spacing w:before="5pt" w:beforeAutospacing="1"/>
      </w:pPr>
      <w:r w:rsidRPr="00F847A6">
        <w:rPr>
          <w:sz w:val="18"/>
          <w:szCs w:val="18"/>
        </w:rPr>
        <w:t xml:space="preserve">line 1: </w:t>
      </w:r>
      <w:r>
        <w:rPr>
          <w:sz w:val="18"/>
          <w:szCs w:val="18"/>
        </w:rPr>
        <w:t>6</w:t>
      </w:r>
      <w:r w:rsidRPr="007B6DDA">
        <w:rPr>
          <w:sz w:val="18"/>
          <w:szCs w:val="18"/>
          <w:vertAlign w:val="superscript"/>
        </w:rPr>
        <w:t>th</w:t>
      </w:r>
      <w:r w:rsidRPr="00F847A6">
        <w:rPr>
          <w:sz w:val="18"/>
          <w:szCs w:val="18"/>
        </w:rPr>
        <w:t xml:space="preserve"> Given Name Surname</w:t>
      </w:r>
      <w:r w:rsidRPr="00F847A6">
        <w:rPr>
          <w:sz w:val="18"/>
          <w:szCs w:val="18"/>
        </w:rPr>
        <w:br/>
        <w:t xml:space="preserve">line 2: </w:t>
      </w:r>
      <w:r w:rsidRPr="00F847A6">
        <w:rPr>
          <w:i/>
          <w:sz w:val="18"/>
          <w:szCs w:val="18"/>
        </w:rPr>
        <w:t xml:space="preserve">dept. name of organization </w:t>
      </w:r>
      <w:r w:rsidR="007B6DDA">
        <w:rPr>
          <w:i/>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sidR="007B6DDA">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rsidR="00B768D1">
        <w:rPr>
          <w:sz w:val="18"/>
          <w:szCs w:val="18"/>
        </w:rPr>
        <w:t xml:space="preserve"> or ORCID</w:t>
      </w:r>
      <w:r>
        <w:t xml:space="preserve"> </w:t>
      </w:r>
    </w:p>
    <w:p w14:paraId="31C591B7"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0373E0E4"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0F874247" w14:textId="77777777" w:rsidR="004D72B5" w:rsidRDefault="009303D9" w:rsidP="00972203">
      <w:pPr>
        <w:pStyle w:val="Abstract"/>
        <w:rPr>
          <w:i/>
          <w:iCs/>
        </w:rPr>
      </w:pPr>
      <w:r>
        <w:rPr>
          <w:i/>
          <w:iCs/>
        </w:rPr>
        <w:t>Abstract</w:t>
      </w:r>
      <w:r>
        <w:t>—</w:t>
      </w:r>
      <w:r w:rsidR="005B0344" w:rsidRPr="005B0344">
        <w:t xml:space="preserve">This electronic document is a “live” template and already defines the components of your paper [title, text, heads, etc.] in its style sheet. </w:t>
      </w:r>
      <w:r w:rsidR="005B0344" w:rsidRPr="0056610F">
        <w:t xml:space="preserve"> </w:t>
      </w:r>
      <w:r w:rsidR="00E7596C" w:rsidRPr="0056610F">
        <w:rPr>
          <w:i/>
        </w:rPr>
        <w:t>*</w:t>
      </w:r>
      <w:r w:rsidR="005B0344" w:rsidRPr="0056610F">
        <w:rPr>
          <w:i/>
        </w:rPr>
        <w:t>CRITICAL:  Do</w:t>
      </w:r>
      <w:r w:rsidR="005B0344" w:rsidRPr="0056610F">
        <w:rPr>
          <w:rFonts w:eastAsia="Times New Roman"/>
          <w:i/>
        </w:rPr>
        <w:t xml:space="preserve"> </w:t>
      </w:r>
      <w:r w:rsidR="005B0344" w:rsidRPr="0056610F">
        <w:rPr>
          <w:i/>
        </w:rPr>
        <w:t>Not</w:t>
      </w:r>
      <w:r w:rsidR="005B0344" w:rsidRPr="0056610F">
        <w:rPr>
          <w:rFonts w:eastAsia="Times New Roman"/>
          <w:i/>
        </w:rPr>
        <w:t xml:space="preserve"> </w:t>
      </w:r>
      <w:r w:rsidR="005B0344" w:rsidRPr="0056610F">
        <w:rPr>
          <w:i/>
        </w:rPr>
        <w:t>Use</w:t>
      </w:r>
      <w:r w:rsidR="005B0344" w:rsidRPr="0056610F">
        <w:rPr>
          <w:rFonts w:eastAsia="Times New Roman"/>
          <w:i/>
        </w:rPr>
        <w:t xml:space="preserve"> </w:t>
      </w:r>
      <w:r w:rsidR="005B0344" w:rsidRPr="0056610F">
        <w:rPr>
          <w:i/>
        </w:rPr>
        <w:t>Symbols,</w:t>
      </w:r>
      <w:r w:rsidR="005B0344" w:rsidRPr="0056610F">
        <w:rPr>
          <w:rFonts w:eastAsia="Times New Roman"/>
          <w:i/>
        </w:rPr>
        <w:t xml:space="preserve"> </w:t>
      </w:r>
      <w:r w:rsidR="005B0344" w:rsidRPr="0056610F">
        <w:rPr>
          <w:i/>
        </w:rPr>
        <w:t>Special</w:t>
      </w:r>
      <w:r w:rsidR="005B0344" w:rsidRPr="0056610F">
        <w:rPr>
          <w:rFonts w:eastAsia="Times New Roman"/>
          <w:i/>
        </w:rPr>
        <w:t xml:space="preserve"> </w:t>
      </w:r>
      <w:r w:rsidR="005B0344" w:rsidRPr="0056610F">
        <w:rPr>
          <w:i/>
        </w:rPr>
        <w:t>Characters,</w:t>
      </w:r>
      <w:r w:rsidR="005B0344" w:rsidRPr="0056610F">
        <w:rPr>
          <w:rFonts w:eastAsia="Times New Roman"/>
          <w:i/>
        </w:rPr>
        <w:t xml:space="preserve"> </w:t>
      </w:r>
      <w:r w:rsidR="00D7522C">
        <w:rPr>
          <w:rFonts w:eastAsia="Times New Roman"/>
          <w:i/>
        </w:rPr>
        <w:t xml:space="preserve">Footnotes, </w:t>
      </w:r>
      <w:r w:rsidR="005B0344" w:rsidRPr="0056610F">
        <w:rPr>
          <w:i/>
        </w:rPr>
        <w:t>or</w:t>
      </w:r>
      <w:r w:rsidR="005B0344" w:rsidRPr="0056610F">
        <w:rPr>
          <w:rFonts w:eastAsia="Times New Roman"/>
          <w:i/>
        </w:rPr>
        <w:t xml:space="preserve"> </w:t>
      </w:r>
      <w:r w:rsidR="005B0344" w:rsidRPr="0056610F">
        <w:rPr>
          <w:i/>
        </w:rPr>
        <w:t>Math</w:t>
      </w:r>
      <w:r w:rsidR="005B0344" w:rsidRPr="0056610F">
        <w:rPr>
          <w:rFonts w:eastAsia="Times New Roman"/>
          <w:i/>
        </w:rPr>
        <w:t xml:space="preserve"> </w:t>
      </w:r>
      <w:r w:rsidR="005B0344" w:rsidRPr="0056610F">
        <w:rPr>
          <w:i/>
        </w:rPr>
        <w:t>in</w:t>
      </w:r>
      <w:r w:rsidR="005B0344" w:rsidRPr="0056610F">
        <w:rPr>
          <w:rFonts w:eastAsia="Times New Roman"/>
          <w:i/>
        </w:rPr>
        <w:t xml:space="preserve"> Paper </w:t>
      </w:r>
      <w:r w:rsidR="005B0344" w:rsidRPr="0056610F">
        <w:rPr>
          <w:i/>
        </w:rPr>
        <w:t>Title</w:t>
      </w:r>
      <w:r w:rsidR="005B0344" w:rsidRPr="0056610F">
        <w:rPr>
          <w:rFonts w:eastAsia="Times New Roman"/>
          <w:i/>
        </w:rPr>
        <w:t xml:space="preserve"> o</w:t>
      </w:r>
      <w:r w:rsidR="005B0344" w:rsidRPr="0056610F">
        <w:rPr>
          <w:i/>
        </w:rPr>
        <w:t>r</w:t>
      </w:r>
      <w:r w:rsidR="005B0344" w:rsidRPr="0056610F">
        <w:rPr>
          <w:rFonts w:eastAsia="Times New Roman"/>
          <w:i/>
        </w:rPr>
        <w:t xml:space="preserve"> </w:t>
      </w:r>
      <w:r w:rsidR="005B0344" w:rsidRPr="0056610F">
        <w:rPr>
          <w:i/>
        </w:rPr>
        <w:t>Abstract</w:t>
      </w:r>
      <w:r w:rsidRPr="0056610F">
        <w:t xml:space="preserve">. </w:t>
      </w:r>
      <w:r w:rsidRPr="007C0308">
        <w:rPr>
          <w:iCs/>
        </w:rPr>
        <w:t>(</w:t>
      </w:r>
      <w:r w:rsidRPr="005B0344">
        <w:rPr>
          <w:b w:val="0"/>
          <w:i/>
          <w:iCs/>
        </w:rPr>
        <w:t>Abstract</w:t>
      </w:r>
      <w:r w:rsidRPr="007C0308">
        <w:rPr>
          <w:iCs/>
        </w:rPr>
        <w:t>)</w:t>
      </w:r>
    </w:p>
    <w:p w14:paraId="53066127" w14:textId="77777777" w:rsidR="009303D9" w:rsidRPr="004D72B5" w:rsidRDefault="004D72B5" w:rsidP="00972203">
      <w:pPr>
        <w:pStyle w:val="Keywords"/>
      </w:pPr>
      <w:r w:rsidRPr="004D72B5">
        <w:t>Keywords—</w:t>
      </w:r>
      <w:r w:rsidR="009303D9" w:rsidRPr="004D72B5">
        <w:t>component</w:t>
      </w:r>
      <w:r w:rsidR="00D7522C">
        <w:t>,</w:t>
      </w:r>
      <w:r w:rsidR="009303D9" w:rsidRPr="004D72B5">
        <w:t xml:space="preserve"> formatting</w:t>
      </w:r>
      <w:r w:rsidR="00D7522C">
        <w:t>,</w:t>
      </w:r>
      <w:r w:rsidR="009303D9" w:rsidRPr="004D72B5">
        <w:t xml:space="preserve"> style</w:t>
      </w:r>
      <w:r w:rsidR="00D7522C">
        <w:t>,</w:t>
      </w:r>
      <w:r w:rsidR="009303D9" w:rsidRPr="004D72B5">
        <w:t xml:space="preserve"> styling</w:t>
      </w:r>
      <w:r w:rsidR="00D7522C">
        <w:t>,</w:t>
      </w:r>
      <w:r w:rsidR="009303D9" w:rsidRPr="004D72B5">
        <w:t xml:space="preserve"> insert (</w:t>
      </w:r>
      <w:r w:rsidR="009303D9" w:rsidRPr="005B0344">
        <w:rPr>
          <w:b w:val="0"/>
        </w:rPr>
        <w:t>key words</w:t>
      </w:r>
      <w:r w:rsidR="009303D9" w:rsidRPr="004D72B5">
        <w:t>)</w:t>
      </w:r>
    </w:p>
    <w:p w14:paraId="36C9FA52" w14:textId="78F45AE5" w:rsidR="009303D9" w:rsidRPr="00D632BE" w:rsidRDefault="009303D9" w:rsidP="002005C8">
      <w:pPr>
        <w:pStyle w:val="Heading1"/>
        <w:jc w:val="center"/>
      </w:pPr>
      <w:r w:rsidRPr="00D632BE">
        <w:t>Introduction</w:t>
      </w:r>
    </w:p>
    <w:p w14:paraId="614C4AD7" w14:textId="568AE567" w:rsidR="00B4411E" w:rsidRPr="00FC1036" w:rsidRDefault="00B4411E" w:rsidP="00ED3E87">
      <w:pPr>
        <w:pStyle w:val="BodyText"/>
        <w:ind w:firstLine="14.45pt"/>
      </w:pPr>
      <w:r w:rsidRPr="00FC1036">
        <w:t xml:space="preserve">Skin disease is also called dermatoses and encompass a diverse range of disorders that the skin, The body's largest organ. These state can definite in many ways, from mild irritations to severe and debilitating ailments. Skin diseases can be caused by a a lot of parts, included familial, autoimmune responses, and allergies. They can cause individuals of all ages their indicator may includes redness, itching, rashes, blisters, scaling, and discoloration. Powerful treatment of skin diseases are critical not only for the relief of uncomfort but also for maintains skin health and overall well-being. Medical experts concentrate in skin problems, play a important role in detect and managing these conditions, attempts to improve the quality of life for those peoples are affected by them. Some skin diseases are </w:t>
      </w:r>
      <w:r w:rsidR="00ED3E87" w:rsidRPr="00FC1036">
        <w:t>temporary</w:t>
      </w:r>
      <w:r w:rsidRPr="00FC1036">
        <w:t xml:space="preserve"> and harmless like mild sunburn. Some skin disease treatments are using creams, oral medications, surgical procedures. Dermatologists are medical experts ready to treat various skin diseases, providing relief and solutions.  Due to sun inadequate skincare can contribute to the development of skin diseases, Focus the importance of sun protection and good hygiene. By the help of research about skin diseases, continue to improve our understanding about skin diseases and develop new treatments to save human by these treatments. Further more skin disease causes aur health as well. When human affected by skin disease it doesn’t mean it affect only their skin it will affect inside the body as well that means a lot for humans. We must should take prevention whatever it can be so that we can save ourselves as well as others those are connected with us.</w:t>
      </w:r>
    </w:p>
    <w:p w14:paraId="57DC24EF" w14:textId="2FAAA94D" w:rsidR="009303D9" w:rsidRPr="006B6B66" w:rsidRDefault="005F4B50" w:rsidP="00BA39DE">
      <w:pPr>
        <w:pStyle w:val="Heading1"/>
        <w:jc w:val="center"/>
      </w:pPr>
      <w:r>
        <w:t>LITERATURE REVIEW</w:t>
      </w:r>
    </w:p>
    <w:p w14:paraId="52B3957C" w14:textId="65658DFE" w:rsidR="00B4411E" w:rsidRPr="00FC1036" w:rsidRDefault="00B4411E" w:rsidP="00B4411E">
      <w:pPr>
        <w:pStyle w:val="BodyText"/>
      </w:pPr>
      <w:r w:rsidRPr="00FC1036">
        <w:t xml:space="preserve">There are lots of microbial communities present in the human intestine that </w:t>
      </w:r>
      <w:r w:rsidR="00ED3E87" w:rsidRPr="00FC1036">
        <w:t>plays</w:t>
      </w:r>
      <w:r w:rsidRPr="00FC1036">
        <w:t xml:space="preserve"> main role in preserving gut-skin equilibrium. When the immune system interconnection with </w:t>
      </w:r>
      <w:r w:rsidRPr="00FC1036">
        <w:t>the gut microbiota is compromised at that time skin-related outcomes get activated and it results in accelerating the start of skin illness. To find new approaches for treating human skin diseases we need to improve our perception for the relationship between the skin and gut flora. in this skin disease review, they tell us about the latest information on maicrobial ecology of skin and gut health, food, antiboitics, and gut microbiome on skin health. They discuss the potential mechanisms about the gut-skin and the link between gut and skin-related diseases, some as psoriasis, rosacea, alopecia areata, and hidradenitis suppurativa. The review which mention above will help us to increase our standing about the impact of gut microbiome on the basis of skin conditions and to aid them by discovery new medications for skin associated diseases.</w:t>
      </w:r>
      <w:r w:rsidRPr="00FC1036">
        <w:fldChar w:fldCharType="begin" w:fldLock="1"/>
      </w:r>
      <w:r w:rsidRPr="00FC1036">
        <w:instrText>ADDIN CSL_CITATION {"citationItems":[{"id":"ITEM-1","itemData":{"author":[{"dropping-particle":"","family":"Mahmud R.","given":"","non-dropping-particle":"","parse-names":false,"suffix":""},{"dropping-particle":"","family":"Akter","given":"M.","non-dropping-particle":"","parse-names":false,"suffix":""},{"dropping-particle":"","family":"S.","given":"","non-dropping-particle":"","parse-names":false,"suffix":""},{"dropping-particle":"","family":"Tamanna","given":"","non-dropping-particle":"","parse-names":false,"suffix":""},{"dropping-particle":"","family":"K.","given":"S.","non-dropping-particle":"","parse-names":false,"suffix":""},{"dropping-particle":"","family":"Mazumder","given":"","non-dropping-particle":"","parse-names":false,"suffix":""},{"dropping-particle":"","family":"L.","given":"","non-dropping-particle":"","parse-names":false,"suffix":""},{"dropping-particle":"","family":"Esti","given":"","non-dropping-particle":"","parse-names":false,"suffix":""},{"dropping-particle":"","family":"Z.","given":"I.","non-dropping-particle":"","parse-names":false,"suffix":""},{"dropping-particle":"","family":"Banerjee","given":"","non-dropping-particle":"","parse-names":false,"suffix":""},{"dropping-particle":"","family":"S.","given":"","non-dropping-particle":"","parse-names":false,"suffix":""},{"dropping-particle":"","family":"&amp;","given":"...","non-dropping-particle":"","parse-names":false,"suffix":""},{"dropping-particle":"","family":"Pirttilä","given":"","non-dropping-particle":"","parse-names":false,"suffix":""},{"dropping-particle":"","family":"M","given":"A.","non-dropping-particle":"","parse-names":false,"suffix":""}],"container-title":"Gut Microbes","id":"ITEM-1","issue":"1","issued":{"date-parts":[["2022"]]},"page":"2096995","title":"Impact of gut microbiome on skin health: gut-skin axis observed through the lenses of therapeutics and skin diseases","type":"article-journal","volume":"14"},"uris":["http://www.mendeley.com/documents/?uuid=5770b3b2-2d5a-4137-b680-7adcadc0a63e"]}],"mendeley":{"formattedCitation":"[1]","plainTextFormattedCitation":"[1]","previouslyFormattedCitation":"[1]"},"properties":{"noteIndex":0},"schema":"https://github.com/citation-style-language/schema/raw/master/csl-citation.json"}</w:instrText>
      </w:r>
      <w:r w:rsidRPr="00FC1036">
        <w:fldChar w:fldCharType="separate"/>
      </w:r>
      <w:r w:rsidRPr="00FC1036">
        <w:t>[1]</w:t>
      </w:r>
      <w:r w:rsidRPr="00FC1036">
        <w:fldChar w:fldCharType="end"/>
      </w:r>
      <w:r w:rsidRPr="00FC1036">
        <w:t xml:space="preserve"> </w:t>
      </w:r>
    </w:p>
    <w:p w14:paraId="5B665CB4" w14:textId="0742BA98" w:rsidR="00B4411E" w:rsidRPr="00FC1036" w:rsidRDefault="00B4411E" w:rsidP="00EB676C">
      <w:pPr>
        <w:pStyle w:val="BodyText"/>
        <w:ind w:firstLine="14.45pt"/>
      </w:pPr>
      <w:r w:rsidRPr="00FC1036">
        <w:t xml:space="preserve">In this learning, the author discussed about lumpy skin disease (LSD). The virus lumpy skin disease virus is responsible for this lumpy skin disease(LSD) and is related to the Capripoxvirus genus of the Poxviridae family. It can be mentioned as a translational </w:t>
      </w:r>
      <w:r w:rsidR="00E506E5" w:rsidRPr="00FC1036">
        <w:t>illness</w:t>
      </w:r>
      <w:r w:rsidRPr="00FC1036">
        <w:t xml:space="preserve"> with serious economic implication that affects cattle and water buffaloes. Arthropod vectors are responsible for spreading this disease and it results in high morbidity and low death rate. In India lumpy skin </w:t>
      </w:r>
      <w:r w:rsidR="00E506E5" w:rsidRPr="00FC1036">
        <w:t>disease</w:t>
      </w:r>
      <w:r w:rsidRPr="00FC1036">
        <w:t xml:space="preserve"> had been seen first time with a morbidity rate of 7.1% among the cattle. This output in abortion, infertility and death as well. At this times it starts to extend in Asia and other continents but lately it was common to countries like Africa and Middle East. Recently it has also be seen in China and Bangladesh. this study tries to summarize the latest developments in epidemiology with focus on transboundary distribution, origin and transmission, diagnostics and illness treatment.</w:t>
      </w:r>
      <w:r w:rsidRPr="00FC1036">
        <w:fldChar w:fldCharType="begin" w:fldLock="1"/>
      </w:r>
      <w:r w:rsidRPr="00FC1036">
        <w:instrText>ADDIN CSL_CITATION {"citationItems":[{"id":"ITEM-1","itemData":{"author":[{"dropping-particle":"","family":"Gupta","given":"","non-dropping-particle":"","parse-names":false,"suffix":""},{"dropping-particle":"","family":"Patial","given":"","non-dropping-particle":"","parse-names":false,"suffix":""},{"dropping-particle":"","family":"And","given":"Tania","non-dropping-particle":"","parse-names":false,"suffix":""},{"dropping-particle":"","family":"Bali","given":"","non-dropping-particle":"","parse-names":false,"suffix":""},{"dropping-particle":"","family":"And","given":"Vanita","non-dropping-particle":"","parse-names":false,"suffix":""},{"dropping-particle":"","family":"Angaria","given":"","non-dropping-particle":"","parse-names":false,"suffix":""},{"dropping-particle":"","family":"Diksha","given":"And","non-dropping-particle":"","parse-names":false,"suffix":""},{"dropping-particle":"","family":"Sharma","given":"","non-dropping-particle":"","parse-names":false,"suffix":""},{"dropping-particle":"","family":"And","given":"","non-dropping-particle":"","parse-names":false,"suffix":""},{"dropping-particle":"","family":"Shivani","given":"","non-dropping-particle":"","parse-names":false,"suffix":""},{"dropping-particle":"","family":"Chahota","given":"","non-dropping-particle":"","parse-names":false,"suffix":""},{"dropping-particle":"","family":"And","given":"","non-dropping-particle":"","parse-names":false,"suffix":""},{"dropping-particle":"","family":"Mandeep","given":"","non-dropping-particle":"","parse-names":false,"suffix":""},{"dropping-particle":"","family":"Rajesh","given":"","non-dropping-particle":"","parse-names":false,"suffix":""}],"container-title":"Veterinary research communications","id":"ITEM-1","issued":{"date-parts":[["2020"]]},"page":"111--118","title":"A review: Lumpy skin disease and its emergence in India","type":"article-journal","volume":"44"},"uris":["http://www.mendeley.com/documents/?uuid=df741cb1-0e0c-4f86-b117-694204f5b14c"]}],"mendeley":{"formattedCitation":"[2]","plainTextFormattedCitation":"[2]","previouslyFormattedCitation":"[2]"},"properties":{"noteIndex":0},"schema":"https://github.com/citation-style-language/schema/raw/master/csl-citation.json"}</w:instrText>
      </w:r>
      <w:r w:rsidRPr="00FC1036">
        <w:fldChar w:fldCharType="separate"/>
      </w:r>
      <w:r w:rsidRPr="00FC1036">
        <w:t>[2]</w:t>
      </w:r>
      <w:r w:rsidRPr="00FC1036">
        <w:fldChar w:fldCharType="end"/>
      </w:r>
    </w:p>
    <w:p w14:paraId="2BA8EA1A" w14:textId="77777777" w:rsidR="00F43378" w:rsidRPr="00FC1036" w:rsidRDefault="00F43378" w:rsidP="00EB676C">
      <w:pPr>
        <w:pStyle w:val="BodyText"/>
        <w:ind w:firstLine="14.45pt"/>
      </w:pPr>
      <w:r w:rsidRPr="00FC1036">
        <w:t xml:space="preserve">The article relates to the study of skin disease using Deep Learning Neural Networks with MobileNet V2 and LSTM. If we want to learn features that assist in understanding complex patterns with more precise then deep learning models help us a lot. This study proposed that MobileNet V2 and LSTM system, which are based on deep learning, can be used for computerizing skin disease classification. Portable computer systems, which can run MobileNet V2 model, has proven to be more effective and accurate. The suggested model is effective in maintaining stateful information to make accurate predictions. A grey-level co-occurrence matrix is used to </w:t>
      </w:r>
      <w:r w:rsidRPr="00FC1036">
        <w:lastRenderedPageBreak/>
        <w:t>evaluate the progression of sick growth. The effectiveness of the model has been easily compared to other cutting-edge models, including Convolutional Neural Network (CNN), extremely deep convolutional networks (CNN) for large-scale image recognition developed by Visual Geometry Group, and fine-tuned neural networks (FTNN).</w:t>
      </w:r>
      <w:r w:rsidRPr="00FC1036">
        <w:fldChar w:fldCharType="begin" w:fldLock="1"/>
      </w:r>
      <w:r w:rsidRPr="00FC1036">
        <w:instrText>ADDIN CSL_CITATION {"citationItems":[{"id":"ITEM-1","itemData":{"author":[{"dropping-particle":"","family":"Srinivasu","given":"","non-dropping-particle":"","parse-names":false,"suffix":""},{"dropping-particle":"","family":"Naga","given":"","non-dropping-particle":"","parse-names":false,"suffix":""},{"dropping-particle":"","family":"Parvathaneni","given":"","non-dropping-particle":"","parse-names":false,"suffix":""},{"dropping-particle":"","family":"SivaSai","given":"","non-dropping-particle":"","parse-names":false,"suffix":""},{"dropping-particle":"","family":"And","given":"","non-dropping-particle":"","parse-names":false,"suffix":""},{"dropping-particle":"","family":"Ijaz","given":"","non-dropping-particle":"","parse-names":false,"suffix":""},{"dropping-particle":"","family":"Gnana","given":"","non-dropping-particle":"","parse-names":false,"suffix":""},{"dropping-particle":"","family":"Jalluri","given":"","non-dropping-particle":"","parse-names":false,"suffix":""},{"dropping-particle":"","family":"And","given":"","non-dropping-particle":"","parse-names":false,"suffix":""},{"dropping-particle":"","family":"Fazal","given":"","non-dropping-particle":"","parse-names":false,"suffix":""},{"dropping-particle":"","family":"Muhammad","given":"","non-dropping-particle":"","parse-names":false,"suffix":""},{"dropping-particle":"","family":"Bhoi","given":"","non-dropping-particle":"","parse-names":false,"suffix":""},{"dropping-particle":"","family":"And","given":"","non-dropping-particle":"","parse-names":false,"suffix":""},{"dropping-particle":"","family":"Kumar","given":"","non-dropping-particle":"","parse-names":false,"suffix":""},{"dropping-particle":"","family":"Akash","given":"","non-dropping-particle":"","parse-names":false,"suffix":""},{"dropping-particle":"","family":"Kim","given":"","non-dropping-particle":"","parse-names":false,"suffix":""},{"dropping-particle":"","family":"And","given":"","non-dropping-particle":"","parse-names":false,"suffix":""},{"dropping-particle":"","family":"Wonjoon","given":"","non-dropping-particle":"","parse-names":false,"suffix":""},{"dropping-particle":"","family":"Kang","given":"","non-dropping-particle":"","parse-names":false,"suffix":""},{"dropping-particle":"","family":"And","given":"","non-dropping-particle":"","parse-names":false,"suffix":""},{"dropping-particle":"","family":"Jin","given":"","non-dropping-particle":"","parse-names":false,"suffix":""},{"dropping-particle":"","family":"James","given":"","non-dropping-particle":"","parse-names":false,"suffix":""}],"container-title":"Sensors","id":"ITEM-1","issue":"8","issued":{"date-parts":[["2021"]]},"page":"2852","title":"Classification of Skin Disease Using Deep Learning Neural Networks with MobileNet V2 and LSTM","type":"article-journal","volume":"21"},"uris":["http://www.mendeley.com/documents/?uuid=bf6b8686-2af7-4d6b-b9a2-4d09ebbf6cba"]}],"mendeley":{"formattedCitation":"[3]","plainTextFormattedCitation":"[3]","previouslyFormattedCitation":"[3]"},"properties":{"noteIndex":0},"schema":"https://github.com/citation-style-language/schema/raw/master/csl-citation.json"}</w:instrText>
      </w:r>
      <w:r w:rsidRPr="00FC1036">
        <w:fldChar w:fldCharType="separate"/>
      </w:r>
      <w:r w:rsidRPr="00FC1036">
        <w:t>[3]</w:t>
      </w:r>
      <w:r w:rsidRPr="00FC1036">
        <w:fldChar w:fldCharType="end"/>
      </w:r>
    </w:p>
    <w:p w14:paraId="3E170515" w14:textId="77777777" w:rsidR="00190BCC" w:rsidRPr="00FC1036" w:rsidRDefault="00190BCC" w:rsidP="009C557E">
      <w:pPr>
        <w:pStyle w:val="BodyText"/>
        <w:ind w:firstLine="14.45pt"/>
      </w:pPr>
      <w:r w:rsidRPr="00FC1036">
        <w:t>The article relates to the study of most widespread illnesses i.e. skin problem. Regardless of its popularity it is mush difficult to explain it the complexity of skin tones, hair colors, and haircuts . Globally, skin diseases constitutes a serious public health danger. They become harmful on reaching the invasive phase. Medical professionals are extremely concerned about the dermatological disorders. Because of increasing pollution and dirst food, the number of people suffering from skin illness is increasing at very high rate. People usually ignores the starting indications of skin conditions. Currently doctors are using a biopsy procedure, examined and carried out by them only, in order to diagnose and treat skin diseases. An approach can avoid human judgment, producing positive results very fast. This research helps us to develop a system to analyze skin diseases with the help of MobileNetV2 and LSTM. This system’s major goal is accuracy in skin disease forecasting.</w:t>
      </w:r>
      <w:r w:rsidRPr="00FC1036">
        <w:fldChar w:fldCharType="begin" w:fldLock="1"/>
      </w:r>
      <w:r w:rsidRPr="00FC1036">
        <w:instrText>ADDIN CSL_CITATION {"citationItems":[{"id":"ITEM-1","itemData":{"author":[{"dropping-particle":"","family":"Kshirsagar","given":"","non-dropping-particle":"","parse-names":false,"suffix":""},{"dropping-particle":"","family":"R.","given":"P.","non-dropping-particle":"","parse-names":false,"suffix":""},{"dropping-particle":"","family":"Manoharan","given":"","non-dropping-particle":"","parse-names":false,"suffix":""},{"dropping-particle":"","family":"H.","given":"Shitharth","non-dropping-particle":"","parse-names":false,"suffix":""},{"dropping-particle":"","family":"S.","given":"Alshareef","non-dropping-particle":"","parse-names":false,"suffix":""},{"dropping-particle":"","family":"M.","given":"A.","non-dropping-particle":"","parse-names":false,"suffix":""},{"dropping-particle":"","family":"Albishry","given":"","non-dropping-particle":"","parse-names":false,"suffix":""},{"dropping-particle":"","family":"N.","given":"&amp;","non-dropping-particle":"","parse-names":false,"suffix":""},{"dropping-particle":"","family":"Balachandran","given":"","non-dropping-particle":"","parse-names":false,"suffix":""},{"dropping-particle":"","family":"K.","given":"P.","non-dropping-particle":"","parse-names":false,"suffix":""}],"container-title":"Life","id":"ITEM-1","issue":"3","issued":{"date-parts":[["2022"]]},"page":"426","title":"Deep Learning Approaches for Prognosis of Automated Skin Disease","type":"article-journal","volume":"12"},"uris":["http://www.mendeley.com/documents/?uuid=1c1ec4c1-52bd-44a1-a8c9-8b0981f5848d"]}],"mendeley":{"formattedCitation":"[4]","plainTextFormattedCitation":"[4]","previouslyFormattedCitation":"[4]"},"properties":{"noteIndex":0},"schema":"https://github.com/citation-style-language/schema/raw/master/csl-citation.json"}</w:instrText>
      </w:r>
      <w:r w:rsidRPr="00FC1036">
        <w:fldChar w:fldCharType="separate"/>
      </w:r>
      <w:r w:rsidRPr="00FC1036">
        <w:t>[4]</w:t>
      </w:r>
      <w:r w:rsidRPr="00FC1036">
        <w:fldChar w:fldCharType="end"/>
      </w:r>
    </w:p>
    <w:p w14:paraId="1E7C1C12" w14:textId="77777777" w:rsidR="00155F06" w:rsidRPr="00FC1036" w:rsidRDefault="00155F06" w:rsidP="009C557E">
      <w:pPr>
        <w:pStyle w:val="BodyText"/>
        <w:ind w:firstLine="14.45pt"/>
      </w:pPr>
      <w:r w:rsidRPr="00FC1036">
        <w:t>The study tells about the people with autoimmune diseases, such as inflammatory skin conditions like psoriasis and hidradenitis suppurativa, affective disorder including anxiety and depression are most common. On study it has been seen that in several patient , a dysregulated immune reaction and it has been related to onset of depression. . Small study has been done on relationship between depression and the inflammatory processes of skin disease, which leads to subsequent reduction in quality of life. Talking about the context in skin pathology , previous five years of the published literature have been examined to check for the evidence of a connection between depression and inflammatory processes. The results, especially the data from interventinal clinical studies of targeted anti-cytokine therapy, implies that pro-inflammatory cytokines are connected to a number of skin illness which are casually related to the co-occurring depressed symptomology.</w:t>
      </w:r>
      <w:r w:rsidRPr="00FC1036">
        <w:fldChar w:fldCharType="begin" w:fldLock="1"/>
      </w:r>
      <w:r w:rsidRPr="00FC1036">
        <w:instrText>ADDIN CSL_CITATION {"citationItems":[{"id":"ITEM-1","itemData":{"author":[{"dropping-particle":"","family":"Farzanfar","given":"","non-dropping-particle":"","parse-names":false,"suffix":""},{"dropping-particle":"","family":"Dowlati","given":"","non-dropping-particle":"","parse-names":false,"suffix":""},{"dropping-particle":"","family":"And","given":"","non-dropping-particle":"","parse-names":false,"suffix":""},{"dropping-particle":"","family":"Delaram","given":"","non-dropping-particle":"","parse-names":false,"suffix":""},{"dropping-particle":"","family":"French","given":"","non-dropping-particle":"","parse-names":false,"suffix":""},{"dropping-particle":"","family":"And","given":"","non-dropping-particle":"","parse-names":false,"suffix":""},{"dropping-particle":"","family":"Yekta","given":"","non-dropping-particle":"","parse-names":false,"suffix":""},{"dropping-particle":"","family":"Lowes","given":"","non-dropping-particle":"","parse-names":false,"suffix":""},{"dropping-particle":"","family":"And","given":"","non-dropping-particle":"","parse-names":false,"suffix":""},{"dropping-particle":"","family":"E","given":"Lars","non-dropping-particle":"","parse-names":false,"suffix":""},{"dropping-particle":"","family":"Alavi","given":"","non-dropping-particle":"","parse-names":false,"suffix":""},{"dropping-particle":"","family":"And","given":"Michelle A","non-dropping-particle":"","parse-names":false,"suffix":""},{"dropping-particle":"","family":"Afsaneh","given":"","non-dropping-particle":"","parse-names":false,"suffix":""}],"container-title":"Skin pharmacology and physiology","id":"ITEM-1","issue":"5","issued":{"date-parts":[["2018"]]},"page":"246--251","title":"Inflammation: A Contributor to Depressive Comorbidity in Inflammatory Skin Disease","type":"article-journal","volume":"31"},"uris":["http://www.mendeley.com/documents/?uuid=e8a9b0fa-79fd-4c08-975a-35c60c47e36f"]}],"mendeley":{"formattedCitation":"[5]","plainTextFormattedCitation":"[5]","previouslyFormattedCitation":"[5]"},"properties":{"noteIndex":0},"schema":"https://github.com/citation-style-language/schema/raw/master/csl-citation.json"}</w:instrText>
      </w:r>
      <w:r w:rsidRPr="00FC1036">
        <w:fldChar w:fldCharType="separate"/>
      </w:r>
      <w:r w:rsidRPr="00FC1036">
        <w:t>[5]</w:t>
      </w:r>
      <w:r w:rsidRPr="00FC1036">
        <w:fldChar w:fldCharType="end"/>
      </w:r>
    </w:p>
    <w:p w14:paraId="10FB7A61" w14:textId="77777777" w:rsidR="00800DB5" w:rsidRPr="00FC1036" w:rsidRDefault="00800DB5" w:rsidP="009C557E">
      <w:pPr>
        <w:pStyle w:val="BodyText"/>
        <w:ind w:firstLine="14.45pt"/>
      </w:pPr>
      <w:r w:rsidRPr="00FC1036">
        <w:t>In this study the author discussed about the burden of skin diseases in United States. . After the publication of the last US national burden of skin disease study in 2006 the practice of dermatology and the US healthcare system have undergone significant changes. These include the creation of novel therapeutic modalities, significant price increase for prescription drugs, more intricate prayer laws and regulations and aging US population. A new report on the national burden of skin disease has been recently published by The American Academy of Dermatology. It is published in response to the need for current information to educate academics, policy makers, stakeholders in public, and healthcare professionals about the effects of skin disease on patients and US society. The present research examined the prevalence, expense, and mortality associated with 24 types of skin diseases in 2013. This research has claimed its records from private and public insurance providers.</w:t>
      </w:r>
      <w:r w:rsidRPr="00FC1036">
        <w:fldChar w:fldCharType="begin" w:fldLock="1"/>
      </w:r>
      <w:r w:rsidRPr="00FC1036">
        <w:instrText>ADDIN CSL_CITATION {"citationItems":[{"id":"ITEM-1","itemData":{"author":[{"dropping-particle":"","family":"Lim","given":"","non-dropping-particle":"","parse-names":false,"suffix":""},{"dropping-particle":"","family":"Collins","given":"Henry W and","non-dropping-particle":"","parse-names":false,"suffix":""},{"dropping-particle":"","family":"AB","given":"","non-dropping-particle":"","parse-names":false,"suffix":""},{"dropping-particle":"","family":"Scott","given":"","non-dropping-particle":"","parse-names":false,"suffix":""},{"dropping-particle":"","family":"Jr","given":"","non-dropping-particle":"","parse-names":false,"suffix":""},{"dropping-particle":"","family":"And","given":"","non-dropping-particle":"","parse-names":false,"suffix":""},{"dropping-particle":"","family":"Resneck","given":"","non-dropping-particle":"","parse-names":false,"suffix":""},{"dropping-particle":"","family":"Bolognia","given":"","non-dropping-particle":"","parse-names":false,"suffix":""},{"dropping-particle":"","family":"And","given":"","non-dropping-particle":"","parse-names":false,"suffix":""},{"dropping-particle":"","family":"S","given":"Jack","non-dropping-particle":"","parse-names":false,"suffix":""},{"dropping-particle":"","family":"Hodge","given":"","non-dropping-particle":"","parse-names":false,"suffix":""},{"dropping-particle":"","family":"And","given":"","non-dropping-particle":"","parse-names":false,"suffix":""},{"dropping-particle":"","family":"L","given":"Jean","non-dropping-particle":"","parse-names":false,"suffix":""},{"dropping-particle":"","family":"Rohrer","given":"","non-dropping-particle":"","parse-names":false,"suffix":""},{"dropping-particle":"","family":"And","given":"","non-dropping-particle":"","parse-names":false,"suffix":""},{"dropping-particle":"","family":"A","given":"Julie","non-dropping-particle":"","parse-names":false,"suffix":""},{"dropping-particle":"","family":"Beek","given":"","non-dropping-particle":"","parse-names":false,"suffix":""},{"dropping-particle":"","family":"Van","given":"","non-dropping-particle":"","parse-names":false,"suffix":""},{"dropping-particle":"","family":"And","given":"","non-dropping-particle":"","parse-names":false,"suffix":""},{"dropping-particle":"","family":"A","given":"","non-dropping-particle":"","parse-names":false,"suffix":""},{"dropping-particle":"","family":"Thomas","given":"","non-dropping-particle":"","parse-names":false,"suffix":""},{"dropping-particle":"","family":"Margolis","given":"","non-dropping-particle":"","parse-names":false,"suffix":""},{"dropping-particle":"","family":"And","given":"","non-dropping-particle":"","parse-names":false,"suffix":""},{"dropping-particle":"","family":"J","given":"","non-dropping-particle":"","parse-names":false,"suffix":""},{"dropping-particle":"","family":"Marta","given":"","non-dropping-particle":"","parse-names":false,"suffix":""},{"dropping-particle":"","family":"Sober","given":"","non-dropping-particle":"","parse-names":false,"suffix":""},{"dropping-particle":"","family":"And","given":"","non-dropping-particle":"","parse-names":false,"suffix":""},{"dropping-particle":"","family":"J","given":"David","non-dropping-particle":"","parse-names":false,"suffix":""},{"dropping-particle":"","family":"Weinstock","given":"","non-dropping-particle":"","parse-names":false,"suffix":""},{"dropping-particle":"","family":"And","given":"Arthur J","non-dropping-particle":"","parse-names":false,"suffix":""},{"dropping-particle":"","family":"Others","given":"","non-dropping-particle":"","parse-names":false,"suffix":""},{"dropping-particle":"","family":"And","given":"Martin A","non-dropping-particle":"","parse-names":false,"suffix":""}],"container-title":"Clinical and experimental dermatology","id":"ITEM-1","issue":"5","issued":{"date-parts":[["2017"]]},"page":"958--972","title":"The burden of skin disease in the United States","type":"article-journal","volume":"76"},"uris":["http://www.mendeley.com/documents/?uuid=cf57dd38-bbcf-4132-8c94-c2d4b6081347"]}],"mendeley":{"formattedCitation":"[6]","plainTextFormattedCitation":"[6]","previouslyFormattedCitation":"[6]"},"properties":{"noteIndex":0},"schema":"https://github.com/citation-style-language/schema/raw/master/csl-citation.json"}</w:instrText>
      </w:r>
      <w:r w:rsidRPr="00FC1036">
        <w:fldChar w:fldCharType="separate"/>
      </w:r>
      <w:r w:rsidRPr="00FC1036">
        <w:t>[6]</w:t>
      </w:r>
      <w:r w:rsidRPr="00FC1036">
        <w:fldChar w:fldCharType="end"/>
      </w:r>
    </w:p>
    <w:p w14:paraId="63B879A4" w14:textId="45E062C9" w:rsidR="00EB698E" w:rsidRDefault="00EB698E" w:rsidP="00EB698E">
      <w:pPr>
        <w:pStyle w:val="BodyText"/>
      </w:pPr>
      <w:r w:rsidRPr="00FC1036">
        <w:t xml:space="preserve">This articles tells us the miscellaneous skin disease and the metabolic syndrome. The relation between skin illness and the metabolic syndrome (MetS) is becoming mchu more significant after the emerging of new connections between them. The alliance between metabolic syndrome(MetS) and psoriasis and hidradenitis suppurativa is widely organized, </w:t>
      </w:r>
      <w:r w:rsidRPr="00FC1036">
        <w:t>although the link between MetS and some autoimmune or inflammatory disorders has received attention currently. There could be some relations between Mets and some inflammatory skin conditions, including vitiligo, scleredema, recurrent aphthous stomatitis, Behcet illness, necrobiosis lipoidica, granuloma annulare, skin tags,</w:t>
      </w:r>
      <w:r w:rsidR="00A13B6A">
        <w:rPr>
          <w:lang w:val="en-IN"/>
        </w:rPr>
        <w:t xml:space="preserve"> </w:t>
      </w:r>
      <w:r w:rsidRPr="00FC1036">
        <w:t>knuckle pads, rosacea, and eruptive xanthomas.</w:t>
      </w:r>
      <w:r w:rsidR="00A13B6A">
        <w:rPr>
          <w:lang w:val="en-IN"/>
        </w:rPr>
        <w:t xml:space="preserve"> </w:t>
      </w:r>
      <w:r w:rsidRPr="00FC1036">
        <w:t>Through this study, people will look at the current understanding of the connection between MetS and various dermatological conditions.</w:t>
      </w:r>
      <w:r w:rsidRPr="00FC1036">
        <w:fldChar w:fldCharType="begin" w:fldLock="1"/>
      </w:r>
      <w:r w:rsidRPr="00FC1036">
        <w:instrText>ADDIN CSL_CITATION {"citationItems":[{"id":"ITEM-1","itemData":{"author":[{"dropping-particle":"","family":"Seremet","given":"","non-dropping-particle":"","parse-names":false,"suffix":""},{"dropping-particle":"","family":"Gurel","given":"","non-dropping-particle":"","parse-names":false,"suffix":""},{"dropping-particle":"","family":"And","given":"","non-dropping-particle":"","parse-names":false,"suffix":""},{"dropping-particle":"","family":"Sila","given":"","non-dropping-particle":"","parse-names":false,"suffix":""},{"dropping-particle":"","family":"Salih","given":"","non-dropping-particle":"","parse-names":false,"suffix":""},{"dropping-particle":"","family":"Mehmet","given":"","non-dropping-particle":"","parse-names":false,"suffix":""}],"container-title":"Clinics in dermatology","id":"ITEM-1","issue":"1","issued":{"date-parts":[["2018"]]},"page":"94--100","title":"Miscellaneous skin disease and the metabolic syndrome","type":"article-journal","volume":"36"},"uris":["http://www.mendeley.com/documents/?uuid=82e96bd4-f024-45a0-9f5d-2be6b7a2ba25"]}],"mendeley":{"formattedCitation":"[7]","plainTextFormattedCitation":"[7]","previouslyFormattedCitation":"[7]"},"properties":{"noteIndex":0},"schema":"https://github.com/citation-style-language/schema/raw/master/csl-citation.json"}</w:instrText>
      </w:r>
      <w:r w:rsidRPr="00FC1036">
        <w:fldChar w:fldCharType="separate"/>
      </w:r>
      <w:r w:rsidRPr="00FC1036">
        <w:t>[7]</w:t>
      </w:r>
      <w:r w:rsidRPr="00FC1036">
        <w:fldChar w:fldCharType="end"/>
      </w:r>
    </w:p>
    <w:p w14:paraId="1479460D" w14:textId="638A4072" w:rsidR="009303D9" w:rsidRPr="005B520E" w:rsidRDefault="00A13B6A" w:rsidP="00A2322B">
      <w:pPr>
        <w:pStyle w:val="BodyText"/>
      </w:pPr>
      <w:r w:rsidRPr="00FC1036">
        <w:t>In this study the author discussed about the adverse affects of airborne particulate matter on various skin diseases. There are many partiles matters (PMs) in environment which can cause air pollution issues but one of the most serious environmental pollution issues is the rise in atmospheric PM brought on by industrialization and urbanization, which will strongly lead to sickness and globally death. The main topics of this article is the relationship between PM and skin conditions as well as related immunological structures. Due to the environmental pollution skin diseases spreading quickly. It is going hard to stop environmental pollution due to increasing the number of factories day by day due to which skin disease cases are also increasing day by day and effecting human lives.</w:t>
      </w:r>
      <w:r w:rsidRPr="00FC1036">
        <w:fldChar w:fldCharType="begin" w:fldLock="1"/>
      </w:r>
      <w:r w:rsidRPr="00FC1036">
        <w:instrText>ADDIN CSL_CITATION {"citationItems":[{"id":"ITEM-1","itemData":{"author":[{"dropping-particle":"","family":"Kim","given":"","non-dropping-particle":"","parse-names":false,"suffix":""},{"dropping-particle":"","family":"Eun","given":"","non-dropping-particle":"","parse-names":false,"suffix":""},{"dropping-particle":"","family":"Kyung","given":"","non-dropping-particle":"","parse-names":false,"suffix":""},{"dropping-particle":"","family":"Cho","given":"","non-dropping-particle":"","parse-names":false,"suffix":""},{"dropping-particle":"","family":"And","given":"","non-dropping-particle":"","parse-names":false,"suffix":""},{"dropping-particle":"","family":"Park","given":"","non-dropping-particle":"","parse-names":false,"suffix":""},{"dropping-particle":"","family":"And","given":"","non-dropping-particle":"","parse-names":false,"suffix":""},{"dropping-particle":"","family":"Daeho","given":"","non-dropping-particle":"","parse-names":false,"suffix":""},{"dropping-particle":"","family":"Jeong","given":"","non-dropping-particle":"","parse-names":false,"suffix":""},{"dropping-particle":"","family":"Hyun","given":"","non-dropping-particle":"","parse-names":false,"suffix":""}],"container-title":"Life sciences","id":"ITEM-1","issued":{"date-parts":[["2016"]]},"page":"126--134","title":"Air pollution and skin diseases: Adverse effects of airborne particulate matter on various skin diseases","type":"article-journal","volume":"152"},"uris":["http://www.mendeley.com/documents/?uuid=6c592f0d-e9fc-43d2-ac2d-361c634f3113"]}],"mendeley":{"formattedCitation":"[8]","plainTextFormattedCitation":"[8]","previouslyFormattedCitation":"[8]"},"properties":{"noteIndex":0},"schema":"https://github.com/citation-style-language/schema/raw/master/csl-citation.json"}</w:instrText>
      </w:r>
      <w:r w:rsidRPr="00FC1036">
        <w:fldChar w:fldCharType="separate"/>
      </w:r>
      <w:r w:rsidRPr="00FC1036">
        <w:t>[8]</w:t>
      </w:r>
      <w:r w:rsidRPr="00FC1036">
        <w:fldChar w:fldCharType="end"/>
      </w:r>
    </w:p>
    <w:p w14:paraId="0515093F" w14:textId="17C8276B" w:rsidR="009303D9" w:rsidRDefault="009303D9" w:rsidP="00012E75">
      <w:pPr>
        <w:pStyle w:val="Heading1"/>
      </w:pPr>
      <w:r>
        <w:t xml:space="preserve">Prepare Your Paper </w:t>
      </w:r>
      <w:r w:rsidRPr="005B520E">
        <w:t>Before</w:t>
      </w:r>
      <w:r>
        <w:t xml:space="preserve"> Styling</w:t>
      </w:r>
      <w:r w:rsidR="009C557E">
        <w:drawing>
          <wp:inline distT="0" distB="0" distL="0" distR="0" wp14:anchorId="539E102E" wp14:editId="00F78CC5">
            <wp:extent cx="3098800" cy="2457450"/>
            <wp:effectExtent l="0" t="0" r="6350" b="0"/>
            <wp:docPr id="1096287022"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98800" cy="2457450"/>
                    </a:xfrm>
                    <a:prstGeom prst="rect">
                      <a:avLst/>
                    </a:prstGeom>
                    <a:noFill/>
                    <a:ln>
                      <a:noFill/>
                    </a:ln>
                  </pic:spPr>
                </pic:pic>
              </a:graphicData>
            </a:graphic>
          </wp:inline>
        </w:drawing>
      </w:r>
    </w:p>
    <w:p w14:paraId="13107B6C" w14:textId="14F717D5" w:rsidR="009303D9" w:rsidRDefault="005442DE" w:rsidP="002C6F09">
      <w:pPr>
        <w:pStyle w:val="tablehead"/>
      </w:pPr>
      <w:r>
        <w:t>confusion matrix</w:t>
      </w:r>
    </w:p>
    <w:tbl>
      <w:tblPr>
        <w:tblStyle w:val="TableGrid"/>
        <w:tblW w:w="210.80pt" w:type="dxa"/>
        <w:tblInd w:w="0.25pt" w:type="dxa"/>
        <w:tblLook w:firstRow="1" w:lastRow="0" w:firstColumn="1" w:lastColumn="0" w:noHBand="0" w:noVBand="1"/>
      </w:tblPr>
      <w:tblGrid>
        <w:gridCol w:w="819"/>
        <w:gridCol w:w="584"/>
        <w:gridCol w:w="584"/>
        <w:gridCol w:w="584"/>
        <w:gridCol w:w="584"/>
        <w:gridCol w:w="584"/>
        <w:gridCol w:w="584"/>
      </w:tblGrid>
      <w:tr w:rsidR="009D54B8" w:rsidRPr="004D22F5" w14:paraId="2FA45CA0" w14:textId="77777777" w:rsidTr="007A2AF1">
        <w:tc>
          <w:tcPr>
            <w:tcW w:w="39.80pt" w:type="dxa"/>
          </w:tcPr>
          <w:p w14:paraId="0603D671" w14:textId="45705209" w:rsidR="009D54B8" w:rsidRPr="004D22F5" w:rsidRDefault="009D54B8" w:rsidP="004C0C14">
            <w:pPr>
              <w:pStyle w:val="tablecolhead"/>
              <w:spacing w:afterLines="120" w:after="14.40pt" w:line="11.40pt" w:lineRule="auto"/>
              <w:jc w:val="both"/>
            </w:pPr>
          </w:p>
        </w:tc>
        <w:tc>
          <w:tcPr>
            <w:tcW w:w="28.50pt" w:type="dxa"/>
          </w:tcPr>
          <w:p w14:paraId="5C465C41" w14:textId="1A18DBA5" w:rsidR="009D54B8" w:rsidRPr="004D22F5" w:rsidRDefault="009D54B8" w:rsidP="009D54B8">
            <w:pPr>
              <w:pStyle w:val="tablecolhead"/>
              <w:spacing w:afterLines="120" w:after="14.40pt" w:line="11.40pt" w:lineRule="auto"/>
              <w:jc w:val="both"/>
            </w:pPr>
            <w:r>
              <w:t>C1</w:t>
            </w:r>
          </w:p>
        </w:tc>
        <w:tc>
          <w:tcPr>
            <w:tcW w:w="28.50pt" w:type="dxa"/>
          </w:tcPr>
          <w:p w14:paraId="124E1417" w14:textId="2EE169A6" w:rsidR="009D54B8" w:rsidRPr="004D22F5" w:rsidRDefault="009D54B8" w:rsidP="00E421E1">
            <w:pPr>
              <w:pStyle w:val="tablecolhead"/>
              <w:spacing w:afterLines="120" w:after="14.40pt" w:line="11.40pt" w:lineRule="auto"/>
              <w:jc w:val="both"/>
            </w:pPr>
            <w:r>
              <w:t>C2</w:t>
            </w:r>
          </w:p>
        </w:tc>
        <w:tc>
          <w:tcPr>
            <w:tcW w:w="28.50pt" w:type="dxa"/>
          </w:tcPr>
          <w:p w14:paraId="58656E1A" w14:textId="3635F9A1" w:rsidR="009D54B8" w:rsidRPr="004D22F5" w:rsidRDefault="009D54B8" w:rsidP="00E421E1">
            <w:pPr>
              <w:pStyle w:val="tablecolhead"/>
              <w:spacing w:afterLines="120" w:after="14.40pt" w:line="11.40pt" w:lineRule="auto"/>
              <w:jc w:val="both"/>
            </w:pPr>
            <w:r>
              <w:t>C3</w:t>
            </w:r>
          </w:p>
        </w:tc>
        <w:tc>
          <w:tcPr>
            <w:tcW w:w="28.50pt" w:type="dxa"/>
          </w:tcPr>
          <w:p w14:paraId="463DBAAE" w14:textId="05C79FAC" w:rsidR="009D54B8" w:rsidRPr="004D22F5" w:rsidRDefault="009D54B8" w:rsidP="00E421E1">
            <w:pPr>
              <w:pStyle w:val="tablecolhead"/>
              <w:spacing w:afterLines="120" w:after="14.40pt" w:line="11.40pt" w:lineRule="auto"/>
              <w:jc w:val="both"/>
            </w:pPr>
            <w:r>
              <w:t>C4</w:t>
            </w:r>
          </w:p>
        </w:tc>
        <w:tc>
          <w:tcPr>
            <w:tcW w:w="28.50pt" w:type="dxa"/>
          </w:tcPr>
          <w:p w14:paraId="492F79E1" w14:textId="002CC5C1" w:rsidR="009D54B8" w:rsidRPr="004D22F5" w:rsidRDefault="009D54B8" w:rsidP="00E421E1">
            <w:pPr>
              <w:pStyle w:val="tablecolhead"/>
              <w:spacing w:afterLines="120" w:after="14.40pt" w:line="11.40pt" w:lineRule="auto"/>
              <w:jc w:val="both"/>
            </w:pPr>
            <w:r>
              <w:t>C5</w:t>
            </w:r>
          </w:p>
        </w:tc>
        <w:tc>
          <w:tcPr>
            <w:tcW w:w="28.50pt" w:type="dxa"/>
          </w:tcPr>
          <w:p w14:paraId="3D639052" w14:textId="553D6E24" w:rsidR="009D54B8" w:rsidRPr="004D22F5" w:rsidRDefault="009D54B8" w:rsidP="00E421E1">
            <w:pPr>
              <w:pStyle w:val="tablecolhead"/>
              <w:spacing w:afterLines="120" w:after="14.40pt" w:line="11.40pt" w:lineRule="auto"/>
              <w:jc w:val="both"/>
            </w:pPr>
            <w:r>
              <w:t>C6</w:t>
            </w:r>
          </w:p>
        </w:tc>
      </w:tr>
      <w:tr w:rsidR="009D54B8" w:rsidRPr="004D22F5" w14:paraId="2098C0BF" w14:textId="77777777" w:rsidTr="007A2AF1">
        <w:tc>
          <w:tcPr>
            <w:tcW w:w="39.80pt" w:type="dxa"/>
          </w:tcPr>
          <w:p w14:paraId="4F8240DD" w14:textId="050B9274" w:rsidR="009D54B8" w:rsidRPr="004D22F5" w:rsidRDefault="009D54B8" w:rsidP="00687573">
            <w:pPr>
              <w:pStyle w:val="tablecolhead"/>
              <w:spacing w:afterLines="120" w:after="14.40pt" w:line="11.40pt" w:lineRule="auto"/>
              <w:ind w:firstLine="14.45pt"/>
              <w:jc w:val="both"/>
            </w:pPr>
            <w:r>
              <w:t>C1</w:t>
            </w:r>
          </w:p>
        </w:tc>
        <w:tc>
          <w:tcPr>
            <w:tcW w:w="28.50pt" w:type="dxa"/>
          </w:tcPr>
          <w:p w14:paraId="52FF36D9" w14:textId="77777777" w:rsidR="009D54B8" w:rsidRPr="004D22F5" w:rsidRDefault="009D54B8" w:rsidP="009D54B8">
            <w:pPr>
              <w:pStyle w:val="tablecolhead"/>
              <w:spacing w:afterLines="120" w:after="14.40pt" w:line="11.40pt" w:lineRule="auto"/>
              <w:jc w:val="both"/>
            </w:pPr>
            <w:r w:rsidRPr="004D22F5">
              <w:t>612</w:t>
            </w:r>
          </w:p>
        </w:tc>
        <w:tc>
          <w:tcPr>
            <w:tcW w:w="28.50pt" w:type="dxa"/>
          </w:tcPr>
          <w:p w14:paraId="23E8177F" w14:textId="77777777" w:rsidR="009D54B8" w:rsidRPr="004D22F5" w:rsidRDefault="009D54B8" w:rsidP="009D54B8">
            <w:pPr>
              <w:pStyle w:val="tablecolhead"/>
              <w:spacing w:afterLines="120" w:after="14.40pt" w:line="11.40pt" w:lineRule="auto"/>
              <w:jc w:val="both"/>
            </w:pPr>
            <w:r w:rsidRPr="004D22F5">
              <w:t>78</w:t>
            </w:r>
          </w:p>
        </w:tc>
        <w:tc>
          <w:tcPr>
            <w:tcW w:w="28.50pt" w:type="dxa"/>
          </w:tcPr>
          <w:p w14:paraId="19DA35DC" w14:textId="77777777" w:rsidR="009D54B8" w:rsidRPr="004D22F5" w:rsidRDefault="009D54B8" w:rsidP="009D54B8">
            <w:pPr>
              <w:pStyle w:val="tablecolhead"/>
              <w:spacing w:afterLines="120" w:after="14.40pt" w:line="11.40pt" w:lineRule="auto"/>
              <w:jc w:val="both"/>
            </w:pPr>
            <w:r w:rsidRPr="004D22F5">
              <w:t>77</w:t>
            </w:r>
          </w:p>
        </w:tc>
        <w:tc>
          <w:tcPr>
            <w:tcW w:w="28.50pt" w:type="dxa"/>
          </w:tcPr>
          <w:p w14:paraId="635100C7" w14:textId="77777777" w:rsidR="009D54B8" w:rsidRPr="004D22F5" w:rsidRDefault="009D54B8" w:rsidP="009D54B8">
            <w:pPr>
              <w:pStyle w:val="tablecolhead"/>
              <w:spacing w:afterLines="120" w:after="14.40pt" w:line="11.40pt" w:lineRule="auto"/>
              <w:jc w:val="both"/>
            </w:pPr>
            <w:r w:rsidRPr="004D22F5">
              <w:t>3</w:t>
            </w:r>
          </w:p>
        </w:tc>
        <w:tc>
          <w:tcPr>
            <w:tcW w:w="28.50pt" w:type="dxa"/>
          </w:tcPr>
          <w:p w14:paraId="3597B38D" w14:textId="77777777" w:rsidR="009D54B8" w:rsidRPr="004D22F5" w:rsidRDefault="009D54B8" w:rsidP="00E421E1">
            <w:pPr>
              <w:pStyle w:val="tablecolhead"/>
              <w:spacing w:afterLines="120" w:after="14.40pt" w:line="11.40pt" w:lineRule="auto"/>
              <w:jc w:val="both"/>
            </w:pPr>
            <w:r w:rsidRPr="004D22F5">
              <w:t>67</w:t>
            </w:r>
          </w:p>
        </w:tc>
        <w:tc>
          <w:tcPr>
            <w:tcW w:w="28.50pt" w:type="dxa"/>
          </w:tcPr>
          <w:p w14:paraId="17CFF939" w14:textId="77777777" w:rsidR="009D54B8" w:rsidRPr="004D22F5" w:rsidRDefault="009D54B8" w:rsidP="002C6F09">
            <w:pPr>
              <w:pStyle w:val="tablecolhead"/>
              <w:spacing w:afterLines="120" w:after="14.40pt" w:line="11.40pt" w:lineRule="auto"/>
              <w:jc w:val="both"/>
            </w:pPr>
            <w:r w:rsidRPr="004D22F5">
              <w:t>49</w:t>
            </w:r>
          </w:p>
        </w:tc>
      </w:tr>
      <w:tr w:rsidR="009D54B8" w:rsidRPr="004D22F5" w14:paraId="7B489676" w14:textId="77777777" w:rsidTr="007A2AF1">
        <w:tc>
          <w:tcPr>
            <w:tcW w:w="39.80pt" w:type="dxa"/>
          </w:tcPr>
          <w:p w14:paraId="1F272C57" w14:textId="658AF6FE" w:rsidR="009D54B8" w:rsidRPr="004D22F5" w:rsidRDefault="009D54B8" w:rsidP="00687573">
            <w:pPr>
              <w:pStyle w:val="tablecolhead"/>
              <w:spacing w:afterLines="120" w:after="14.40pt" w:line="11.40pt" w:lineRule="auto"/>
              <w:ind w:firstLine="14.45pt"/>
              <w:jc w:val="both"/>
            </w:pPr>
            <w:r>
              <w:t>C2</w:t>
            </w:r>
          </w:p>
        </w:tc>
        <w:tc>
          <w:tcPr>
            <w:tcW w:w="28.50pt" w:type="dxa"/>
          </w:tcPr>
          <w:p w14:paraId="3CDCCDFD" w14:textId="77777777" w:rsidR="009D54B8" w:rsidRPr="004D22F5" w:rsidRDefault="009D54B8" w:rsidP="009D54B8">
            <w:pPr>
              <w:pStyle w:val="tablecolhead"/>
              <w:spacing w:afterLines="120" w:after="14.40pt" w:line="11.40pt" w:lineRule="auto"/>
              <w:jc w:val="both"/>
            </w:pPr>
            <w:r w:rsidRPr="004D22F5">
              <w:t>23</w:t>
            </w:r>
          </w:p>
        </w:tc>
        <w:tc>
          <w:tcPr>
            <w:tcW w:w="28.50pt" w:type="dxa"/>
          </w:tcPr>
          <w:p w14:paraId="7DD72837" w14:textId="77777777" w:rsidR="009D54B8" w:rsidRPr="004D22F5" w:rsidRDefault="009D54B8" w:rsidP="009D54B8">
            <w:pPr>
              <w:pStyle w:val="tablecolhead"/>
              <w:spacing w:afterLines="120" w:after="14.40pt" w:line="11.40pt" w:lineRule="auto"/>
              <w:jc w:val="both"/>
            </w:pPr>
            <w:r w:rsidRPr="004D22F5">
              <w:t>654</w:t>
            </w:r>
          </w:p>
        </w:tc>
        <w:tc>
          <w:tcPr>
            <w:tcW w:w="28.50pt" w:type="dxa"/>
          </w:tcPr>
          <w:p w14:paraId="422EC6DB" w14:textId="77777777" w:rsidR="009D54B8" w:rsidRPr="004D22F5" w:rsidRDefault="009D54B8" w:rsidP="009D54B8">
            <w:pPr>
              <w:pStyle w:val="tablecolhead"/>
              <w:spacing w:afterLines="120" w:after="14.40pt" w:line="11.40pt" w:lineRule="auto"/>
              <w:jc w:val="both"/>
            </w:pPr>
            <w:r w:rsidRPr="004D22F5">
              <w:t>3</w:t>
            </w:r>
          </w:p>
        </w:tc>
        <w:tc>
          <w:tcPr>
            <w:tcW w:w="28.50pt" w:type="dxa"/>
          </w:tcPr>
          <w:p w14:paraId="178FA996" w14:textId="77777777" w:rsidR="009D54B8" w:rsidRPr="004D22F5" w:rsidRDefault="009D54B8" w:rsidP="009D54B8">
            <w:pPr>
              <w:pStyle w:val="tablecolhead"/>
              <w:spacing w:afterLines="120" w:after="14.40pt" w:line="11.40pt" w:lineRule="auto"/>
              <w:jc w:val="both"/>
            </w:pPr>
            <w:r w:rsidRPr="004D22F5">
              <w:t>3</w:t>
            </w:r>
          </w:p>
        </w:tc>
        <w:tc>
          <w:tcPr>
            <w:tcW w:w="28.50pt" w:type="dxa"/>
          </w:tcPr>
          <w:p w14:paraId="7D6993CA" w14:textId="77777777" w:rsidR="009D54B8" w:rsidRPr="004D22F5" w:rsidRDefault="009D54B8" w:rsidP="00E421E1">
            <w:pPr>
              <w:pStyle w:val="tablecolhead"/>
              <w:spacing w:afterLines="120" w:after="14.40pt" w:line="11.40pt" w:lineRule="auto"/>
              <w:jc w:val="both"/>
            </w:pPr>
            <w:r w:rsidRPr="004D22F5">
              <w:t>61</w:t>
            </w:r>
          </w:p>
        </w:tc>
        <w:tc>
          <w:tcPr>
            <w:tcW w:w="28.50pt" w:type="dxa"/>
          </w:tcPr>
          <w:p w14:paraId="5657A458" w14:textId="77777777" w:rsidR="009D54B8" w:rsidRPr="004D22F5" w:rsidRDefault="009D54B8" w:rsidP="002C6F09">
            <w:pPr>
              <w:pStyle w:val="tablecolhead"/>
              <w:spacing w:afterLines="120" w:after="14.40pt" w:line="11.40pt" w:lineRule="auto"/>
              <w:jc w:val="both"/>
            </w:pPr>
            <w:r w:rsidRPr="004D22F5">
              <w:t>34</w:t>
            </w:r>
          </w:p>
        </w:tc>
      </w:tr>
      <w:tr w:rsidR="009D54B8" w:rsidRPr="004D22F5" w14:paraId="47D94D62" w14:textId="77777777" w:rsidTr="007A2AF1">
        <w:tc>
          <w:tcPr>
            <w:tcW w:w="39.80pt" w:type="dxa"/>
          </w:tcPr>
          <w:p w14:paraId="2AC12C8C" w14:textId="5D3BA897" w:rsidR="009D54B8" w:rsidRPr="004D22F5" w:rsidRDefault="009D54B8" w:rsidP="00687573">
            <w:pPr>
              <w:pStyle w:val="tablecolhead"/>
              <w:spacing w:afterLines="120" w:after="14.40pt" w:line="11.40pt" w:lineRule="auto"/>
              <w:ind w:firstLine="14.45pt"/>
              <w:jc w:val="both"/>
            </w:pPr>
            <w:r>
              <w:t>C3</w:t>
            </w:r>
          </w:p>
        </w:tc>
        <w:tc>
          <w:tcPr>
            <w:tcW w:w="28.50pt" w:type="dxa"/>
          </w:tcPr>
          <w:p w14:paraId="4FD6BE1E" w14:textId="77777777" w:rsidR="009D54B8" w:rsidRPr="004D22F5" w:rsidRDefault="009D54B8" w:rsidP="009D54B8">
            <w:pPr>
              <w:pStyle w:val="tablecolhead"/>
              <w:spacing w:afterLines="120" w:after="14.40pt" w:line="11.40pt" w:lineRule="auto"/>
              <w:jc w:val="both"/>
            </w:pPr>
            <w:r w:rsidRPr="004D22F5">
              <w:t>47</w:t>
            </w:r>
          </w:p>
        </w:tc>
        <w:tc>
          <w:tcPr>
            <w:tcW w:w="28.50pt" w:type="dxa"/>
          </w:tcPr>
          <w:p w14:paraId="7C4854C5" w14:textId="77777777" w:rsidR="009D54B8" w:rsidRPr="004D22F5" w:rsidRDefault="009D54B8" w:rsidP="009D54B8">
            <w:pPr>
              <w:pStyle w:val="tablecolhead"/>
              <w:spacing w:afterLines="120" w:after="14.40pt" w:line="11.40pt" w:lineRule="auto"/>
              <w:jc w:val="both"/>
            </w:pPr>
            <w:r w:rsidRPr="004D22F5">
              <w:t>54</w:t>
            </w:r>
          </w:p>
        </w:tc>
        <w:tc>
          <w:tcPr>
            <w:tcW w:w="28.50pt" w:type="dxa"/>
          </w:tcPr>
          <w:p w14:paraId="7DE8FB87" w14:textId="77777777" w:rsidR="009D54B8" w:rsidRPr="004D22F5" w:rsidRDefault="009D54B8" w:rsidP="009D54B8">
            <w:pPr>
              <w:pStyle w:val="tablecolhead"/>
              <w:spacing w:afterLines="120" w:after="14.40pt" w:line="11.40pt" w:lineRule="auto"/>
              <w:jc w:val="both"/>
            </w:pPr>
            <w:r w:rsidRPr="004D22F5">
              <w:t>600</w:t>
            </w:r>
          </w:p>
        </w:tc>
        <w:tc>
          <w:tcPr>
            <w:tcW w:w="28.50pt" w:type="dxa"/>
          </w:tcPr>
          <w:p w14:paraId="6E0674E2" w14:textId="77777777" w:rsidR="009D54B8" w:rsidRPr="004D22F5" w:rsidRDefault="009D54B8" w:rsidP="009D54B8">
            <w:pPr>
              <w:pStyle w:val="tablecolhead"/>
              <w:spacing w:afterLines="120" w:after="14.40pt" w:line="11.40pt" w:lineRule="auto"/>
              <w:jc w:val="both"/>
            </w:pPr>
            <w:r w:rsidRPr="004D22F5">
              <w:t>44</w:t>
            </w:r>
          </w:p>
        </w:tc>
        <w:tc>
          <w:tcPr>
            <w:tcW w:w="28.50pt" w:type="dxa"/>
          </w:tcPr>
          <w:p w14:paraId="08BEF246" w14:textId="77777777" w:rsidR="009D54B8" w:rsidRPr="004D22F5" w:rsidRDefault="009D54B8" w:rsidP="00E421E1">
            <w:pPr>
              <w:pStyle w:val="tablecolhead"/>
              <w:spacing w:afterLines="120" w:after="14.40pt" w:line="11.40pt" w:lineRule="auto"/>
              <w:jc w:val="both"/>
            </w:pPr>
            <w:r w:rsidRPr="004D22F5">
              <w:t>60</w:t>
            </w:r>
          </w:p>
        </w:tc>
        <w:tc>
          <w:tcPr>
            <w:tcW w:w="28.50pt" w:type="dxa"/>
          </w:tcPr>
          <w:p w14:paraId="206117C3" w14:textId="77777777" w:rsidR="009D54B8" w:rsidRPr="004D22F5" w:rsidRDefault="009D54B8" w:rsidP="002C6F09">
            <w:pPr>
              <w:pStyle w:val="tablecolhead"/>
              <w:spacing w:afterLines="120" w:after="14.40pt" w:line="11.40pt" w:lineRule="auto"/>
              <w:jc w:val="both"/>
            </w:pPr>
            <w:r w:rsidRPr="004D22F5">
              <w:t>56</w:t>
            </w:r>
          </w:p>
        </w:tc>
      </w:tr>
      <w:tr w:rsidR="009D54B8" w:rsidRPr="004D22F5" w14:paraId="407D9BB2" w14:textId="77777777" w:rsidTr="007A2AF1">
        <w:tc>
          <w:tcPr>
            <w:tcW w:w="39.80pt" w:type="dxa"/>
          </w:tcPr>
          <w:p w14:paraId="767A959F" w14:textId="011055E0" w:rsidR="009D54B8" w:rsidRPr="004D22F5" w:rsidRDefault="009D54B8" w:rsidP="00687573">
            <w:pPr>
              <w:pStyle w:val="tablecolhead"/>
              <w:spacing w:afterLines="120" w:after="14.40pt" w:line="11.40pt" w:lineRule="auto"/>
              <w:ind w:firstLine="14.45pt"/>
              <w:jc w:val="both"/>
            </w:pPr>
            <w:r>
              <w:t>C4</w:t>
            </w:r>
          </w:p>
        </w:tc>
        <w:tc>
          <w:tcPr>
            <w:tcW w:w="28.50pt" w:type="dxa"/>
          </w:tcPr>
          <w:p w14:paraId="57CAD99D" w14:textId="77777777" w:rsidR="009D54B8" w:rsidRPr="004D22F5" w:rsidRDefault="009D54B8" w:rsidP="009D54B8">
            <w:pPr>
              <w:pStyle w:val="tablecolhead"/>
              <w:spacing w:afterLines="120" w:after="14.40pt" w:line="11.40pt" w:lineRule="auto"/>
              <w:jc w:val="both"/>
            </w:pPr>
            <w:r w:rsidRPr="004D22F5">
              <w:t>87</w:t>
            </w:r>
          </w:p>
        </w:tc>
        <w:tc>
          <w:tcPr>
            <w:tcW w:w="28.50pt" w:type="dxa"/>
          </w:tcPr>
          <w:p w14:paraId="1C0B48C2" w14:textId="77777777" w:rsidR="009D54B8" w:rsidRPr="004D22F5" w:rsidRDefault="009D54B8" w:rsidP="009D54B8">
            <w:pPr>
              <w:pStyle w:val="tablecolhead"/>
              <w:spacing w:afterLines="120" w:after="14.40pt" w:line="11.40pt" w:lineRule="auto"/>
              <w:jc w:val="both"/>
            </w:pPr>
            <w:r w:rsidRPr="004D22F5">
              <w:t>50</w:t>
            </w:r>
          </w:p>
        </w:tc>
        <w:tc>
          <w:tcPr>
            <w:tcW w:w="28.50pt" w:type="dxa"/>
          </w:tcPr>
          <w:p w14:paraId="77F30374" w14:textId="77777777" w:rsidR="009D54B8" w:rsidRPr="004D22F5" w:rsidRDefault="009D54B8" w:rsidP="009D54B8">
            <w:pPr>
              <w:pStyle w:val="tablecolhead"/>
              <w:spacing w:afterLines="120" w:after="14.40pt" w:line="11.40pt" w:lineRule="auto"/>
              <w:jc w:val="both"/>
            </w:pPr>
            <w:r w:rsidRPr="004D22F5">
              <w:t>12</w:t>
            </w:r>
          </w:p>
        </w:tc>
        <w:tc>
          <w:tcPr>
            <w:tcW w:w="28.50pt" w:type="dxa"/>
          </w:tcPr>
          <w:p w14:paraId="40D87632" w14:textId="77777777" w:rsidR="009D54B8" w:rsidRPr="004D22F5" w:rsidRDefault="009D54B8" w:rsidP="009D54B8">
            <w:pPr>
              <w:pStyle w:val="tablecolhead"/>
              <w:spacing w:afterLines="120" w:after="14.40pt" w:line="11.40pt" w:lineRule="auto"/>
              <w:jc w:val="both"/>
            </w:pPr>
            <w:r w:rsidRPr="004D22F5">
              <w:t>601</w:t>
            </w:r>
          </w:p>
        </w:tc>
        <w:tc>
          <w:tcPr>
            <w:tcW w:w="28.50pt" w:type="dxa"/>
          </w:tcPr>
          <w:p w14:paraId="4B3B3C26" w14:textId="77777777" w:rsidR="009D54B8" w:rsidRPr="004D22F5" w:rsidRDefault="009D54B8" w:rsidP="00E421E1">
            <w:pPr>
              <w:pStyle w:val="tablecolhead"/>
              <w:spacing w:afterLines="120" w:after="14.40pt" w:line="11.40pt" w:lineRule="auto"/>
              <w:jc w:val="both"/>
            </w:pPr>
            <w:r w:rsidRPr="004D22F5">
              <w:t>63</w:t>
            </w:r>
          </w:p>
        </w:tc>
        <w:tc>
          <w:tcPr>
            <w:tcW w:w="28.50pt" w:type="dxa"/>
          </w:tcPr>
          <w:p w14:paraId="3A7F4B6E" w14:textId="77777777" w:rsidR="009D54B8" w:rsidRPr="004D22F5" w:rsidRDefault="009D54B8" w:rsidP="002C6F09">
            <w:pPr>
              <w:pStyle w:val="tablecolhead"/>
              <w:spacing w:afterLines="120" w:after="14.40pt" w:line="11.40pt" w:lineRule="auto"/>
              <w:jc w:val="both"/>
            </w:pPr>
            <w:r w:rsidRPr="004D22F5">
              <w:t>41</w:t>
            </w:r>
          </w:p>
        </w:tc>
      </w:tr>
      <w:tr w:rsidR="009D54B8" w:rsidRPr="004D22F5" w14:paraId="423CC69F" w14:textId="77777777" w:rsidTr="007A2AF1">
        <w:tc>
          <w:tcPr>
            <w:tcW w:w="39.80pt" w:type="dxa"/>
          </w:tcPr>
          <w:p w14:paraId="2DCAC23F" w14:textId="6CFD2BB4" w:rsidR="009D54B8" w:rsidRPr="004D22F5" w:rsidRDefault="009D54B8" w:rsidP="00687573">
            <w:pPr>
              <w:pStyle w:val="tablecolhead"/>
              <w:spacing w:afterLines="120" w:after="14.40pt" w:line="11.40pt" w:lineRule="auto"/>
              <w:ind w:firstLine="14.45pt"/>
              <w:jc w:val="both"/>
            </w:pPr>
            <w:r>
              <w:t>C5</w:t>
            </w:r>
          </w:p>
        </w:tc>
        <w:tc>
          <w:tcPr>
            <w:tcW w:w="28.50pt" w:type="dxa"/>
          </w:tcPr>
          <w:p w14:paraId="568AC8C5" w14:textId="77777777" w:rsidR="009D54B8" w:rsidRPr="004D22F5" w:rsidRDefault="009D54B8" w:rsidP="009D54B8">
            <w:pPr>
              <w:pStyle w:val="tablecolhead"/>
              <w:spacing w:afterLines="120" w:after="14.40pt" w:line="11.40pt" w:lineRule="auto"/>
              <w:jc w:val="both"/>
            </w:pPr>
            <w:r w:rsidRPr="004D22F5">
              <w:t>88</w:t>
            </w:r>
          </w:p>
        </w:tc>
        <w:tc>
          <w:tcPr>
            <w:tcW w:w="28.50pt" w:type="dxa"/>
          </w:tcPr>
          <w:p w14:paraId="25451E43" w14:textId="77777777" w:rsidR="009D54B8" w:rsidRPr="004D22F5" w:rsidRDefault="009D54B8" w:rsidP="009D54B8">
            <w:pPr>
              <w:pStyle w:val="tablecolhead"/>
              <w:spacing w:afterLines="120" w:after="14.40pt" w:line="11.40pt" w:lineRule="auto"/>
              <w:jc w:val="both"/>
            </w:pPr>
            <w:r w:rsidRPr="004D22F5">
              <w:t>4</w:t>
            </w:r>
          </w:p>
        </w:tc>
        <w:tc>
          <w:tcPr>
            <w:tcW w:w="28.50pt" w:type="dxa"/>
          </w:tcPr>
          <w:p w14:paraId="67A6AB02" w14:textId="77777777" w:rsidR="009D54B8" w:rsidRPr="004D22F5" w:rsidRDefault="009D54B8" w:rsidP="009D54B8">
            <w:pPr>
              <w:pStyle w:val="tablecolhead"/>
              <w:spacing w:afterLines="120" w:after="14.40pt" w:line="11.40pt" w:lineRule="auto"/>
              <w:jc w:val="both"/>
            </w:pPr>
            <w:r w:rsidRPr="004D22F5">
              <w:t>23</w:t>
            </w:r>
          </w:p>
        </w:tc>
        <w:tc>
          <w:tcPr>
            <w:tcW w:w="28.50pt" w:type="dxa"/>
          </w:tcPr>
          <w:p w14:paraId="7FFB4E2E" w14:textId="77777777" w:rsidR="009D54B8" w:rsidRPr="004D22F5" w:rsidRDefault="009D54B8" w:rsidP="009D54B8">
            <w:pPr>
              <w:pStyle w:val="tablecolhead"/>
              <w:spacing w:afterLines="120" w:after="14.40pt" w:line="11.40pt" w:lineRule="auto"/>
              <w:jc w:val="both"/>
            </w:pPr>
            <w:r w:rsidRPr="004D22F5">
              <w:t>55</w:t>
            </w:r>
          </w:p>
        </w:tc>
        <w:tc>
          <w:tcPr>
            <w:tcW w:w="28.50pt" w:type="dxa"/>
          </w:tcPr>
          <w:p w14:paraId="66F32E79" w14:textId="77777777" w:rsidR="009D54B8" w:rsidRPr="004D22F5" w:rsidRDefault="009D54B8" w:rsidP="00E421E1">
            <w:pPr>
              <w:pStyle w:val="tablecolhead"/>
              <w:spacing w:afterLines="120" w:after="14.40pt" w:line="11.40pt" w:lineRule="auto"/>
              <w:jc w:val="both"/>
            </w:pPr>
            <w:r w:rsidRPr="004D22F5">
              <w:t>687</w:t>
            </w:r>
          </w:p>
        </w:tc>
        <w:tc>
          <w:tcPr>
            <w:tcW w:w="28.50pt" w:type="dxa"/>
          </w:tcPr>
          <w:p w14:paraId="1A4ACA3A" w14:textId="77777777" w:rsidR="009D54B8" w:rsidRPr="004D22F5" w:rsidRDefault="009D54B8" w:rsidP="002C6F09">
            <w:pPr>
              <w:pStyle w:val="tablecolhead"/>
              <w:spacing w:afterLines="120" w:after="14.40pt" w:line="11.40pt" w:lineRule="auto"/>
              <w:jc w:val="both"/>
            </w:pPr>
            <w:r w:rsidRPr="004D22F5">
              <w:t>24</w:t>
            </w:r>
          </w:p>
        </w:tc>
      </w:tr>
      <w:tr w:rsidR="009D54B8" w:rsidRPr="004D22F5" w14:paraId="6556D684" w14:textId="77777777" w:rsidTr="007A2AF1">
        <w:tc>
          <w:tcPr>
            <w:tcW w:w="39.80pt" w:type="dxa"/>
          </w:tcPr>
          <w:p w14:paraId="309C9A67" w14:textId="192B78C2" w:rsidR="009D54B8" w:rsidRPr="004D22F5" w:rsidRDefault="009D54B8" w:rsidP="00687573">
            <w:pPr>
              <w:pStyle w:val="tablecolhead"/>
              <w:spacing w:afterLines="120" w:after="14.40pt" w:line="11.40pt" w:lineRule="auto"/>
              <w:ind w:firstLine="14.45pt"/>
              <w:jc w:val="both"/>
            </w:pPr>
            <w:r>
              <w:t>C6</w:t>
            </w:r>
          </w:p>
        </w:tc>
        <w:tc>
          <w:tcPr>
            <w:tcW w:w="28.50pt" w:type="dxa"/>
          </w:tcPr>
          <w:p w14:paraId="02DC36B1" w14:textId="77777777" w:rsidR="009D54B8" w:rsidRPr="004D22F5" w:rsidRDefault="009D54B8" w:rsidP="009D54B8">
            <w:pPr>
              <w:pStyle w:val="tablecolhead"/>
              <w:spacing w:afterLines="120" w:after="14.40pt" w:line="11.40pt" w:lineRule="auto"/>
              <w:jc w:val="both"/>
            </w:pPr>
            <w:r w:rsidRPr="004D22F5">
              <w:t>79</w:t>
            </w:r>
          </w:p>
        </w:tc>
        <w:tc>
          <w:tcPr>
            <w:tcW w:w="28.50pt" w:type="dxa"/>
          </w:tcPr>
          <w:p w14:paraId="552ACC89" w14:textId="77777777" w:rsidR="009D54B8" w:rsidRPr="004D22F5" w:rsidRDefault="009D54B8" w:rsidP="009D54B8">
            <w:pPr>
              <w:pStyle w:val="tablecolhead"/>
              <w:spacing w:afterLines="120" w:after="14.40pt" w:line="11.40pt" w:lineRule="auto"/>
              <w:jc w:val="both"/>
            </w:pPr>
            <w:r w:rsidRPr="004D22F5">
              <w:t>75</w:t>
            </w:r>
          </w:p>
        </w:tc>
        <w:tc>
          <w:tcPr>
            <w:tcW w:w="28.50pt" w:type="dxa"/>
          </w:tcPr>
          <w:p w14:paraId="65F5925D" w14:textId="77777777" w:rsidR="009D54B8" w:rsidRPr="004D22F5" w:rsidRDefault="009D54B8" w:rsidP="009D54B8">
            <w:pPr>
              <w:pStyle w:val="tablecolhead"/>
              <w:spacing w:afterLines="120" w:after="14.40pt" w:line="11.40pt" w:lineRule="auto"/>
              <w:jc w:val="both"/>
            </w:pPr>
            <w:r w:rsidRPr="004D22F5">
              <w:t>31</w:t>
            </w:r>
          </w:p>
        </w:tc>
        <w:tc>
          <w:tcPr>
            <w:tcW w:w="28.50pt" w:type="dxa"/>
          </w:tcPr>
          <w:p w14:paraId="18FCEE87" w14:textId="77777777" w:rsidR="009D54B8" w:rsidRPr="004D22F5" w:rsidRDefault="009D54B8" w:rsidP="009D54B8">
            <w:pPr>
              <w:pStyle w:val="tablecolhead"/>
              <w:spacing w:afterLines="120" w:after="14.40pt" w:line="11.40pt" w:lineRule="auto"/>
              <w:jc w:val="both"/>
            </w:pPr>
            <w:r w:rsidRPr="004D22F5">
              <w:t>46</w:t>
            </w:r>
          </w:p>
        </w:tc>
        <w:tc>
          <w:tcPr>
            <w:tcW w:w="28.50pt" w:type="dxa"/>
          </w:tcPr>
          <w:p w14:paraId="3A57645F" w14:textId="77777777" w:rsidR="009D54B8" w:rsidRPr="004D22F5" w:rsidRDefault="009D54B8" w:rsidP="00E421E1">
            <w:pPr>
              <w:pStyle w:val="tablecolhead"/>
              <w:spacing w:afterLines="120" w:after="14.40pt" w:line="11.40pt" w:lineRule="auto"/>
              <w:jc w:val="both"/>
            </w:pPr>
            <w:r w:rsidRPr="004D22F5">
              <w:t>23</w:t>
            </w:r>
          </w:p>
        </w:tc>
        <w:tc>
          <w:tcPr>
            <w:tcW w:w="28.50pt" w:type="dxa"/>
          </w:tcPr>
          <w:p w14:paraId="45B2543F" w14:textId="77777777" w:rsidR="009D54B8" w:rsidRPr="004D22F5" w:rsidRDefault="009D54B8" w:rsidP="002C6F09">
            <w:pPr>
              <w:pStyle w:val="tablecolhead"/>
              <w:spacing w:afterLines="120" w:after="14.40pt" w:line="11.40pt" w:lineRule="auto"/>
              <w:jc w:val="both"/>
            </w:pPr>
            <w:r w:rsidRPr="004D22F5">
              <w:t>980</w:t>
            </w:r>
          </w:p>
        </w:tc>
      </w:tr>
      <w:tr w:rsidR="009D54B8" w:rsidRPr="004D22F5" w14:paraId="32771260" w14:textId="77777777" w:rsidTr="007A2AF1">
        <w:tc>
          <w:tcPr>
            <w:tcW w:w="39.80pt" w:type="dxa"/>
          </w:tcPr>
          <w:p w14:paraId="4F7079CB" w14:textId="77777777" w:rsidR="009D54B8" w:rsidRPr="004D22F5" w:rsidRDefault="009D54B8" w:rsidP="004B005F">
            <w:pPr>
              <w:pStyle w:val="tablecolhead"/>
              <w:spacing w:afterLines="120" w:after="14.40pt" w:line="11.40pt" w:lineRule="auto"/>
              <w:jc w:val="both"/>
            </w:pPr>
            <w:r w:rsidRPr="004D22F5">
              <w:t>Truth overall</w:t>
            </w:r>
          </w:p>
        </w:tc>
        <w:tc>
          <w:tcPr>
            <w:tcW w:w="28.50pt" w:type="dxa"/>
          </w:tcPr>
          <w:p w14:paraId="28FD338B" w14:textId="77777777" w:rsidR="009D54B8" w:rsidRPr="004D22F5" w:rsidRDefault="009D54B8" w:rsidP="009D54B8">
            <w:pPr>
              <w:pStyle w:val="tablecolhead"/>
              <w:spacing w:afterLines="120" w:after="14.40pt" w:line="11.40pt" w:lineRule="auto"/>
              <w:jc w:val="both"/>
            </w:pPr>
            <w:r w:rsidRPr="004D22F5">
              <w:t>936</w:t>
            </w:r>
          </w:p>
        </w:tc>
        <w:tc>
          <w:tcPr>
            <w:tcW w:w="28.50pt" w:type="dxa"/>
          </w:tcPr>
          <w:p w14:paraId="14AF2A53" w14:textId="77777777" w:rsidR="009D54B8" w:rsidRPr="004D22F5" w:rsidRDefault="009D54B8" w:rsidP="009D54B8">
            <w:pPr>
              <w:pStyle w:val="tablecolhead"/>
              <w:spacing w:afterLines="120" w:after="14.40pt" w:line="11.40pt" w:lineRule="auto"/>
              <w:jc w:val="both"/>
            </w:pPr>
            <w:r w:rsidRPr="004D22F5">
              <w:t>915</w:t>
            </w:r>
          </w:p>
        </w:tc>
        <w:tc>
          <w:tcPr>
            <w:tcW w:w="28.50pt" w:type="dxa"/>
          </w:tcPr>
          <w:p w14:paraId="1EF768ED" w14:textId="77777777" w:rsidR="009D54B8" w:rsidRPr="004D22F5" w:rsidRDefault="009D54B8" w:rsidP="009D54B8">
            <w:pPr>
              <w:pStyle w:val="tablecolhead"/>
              <w:spacing w:afterLines="120" w:after="14.40pt" w:line="11.40pt" w:lineRule="auto"/>
              <w:jc w:val="both"/>
            </w:pPr>
            <w:r w:rsidRPr="004D22F5">
              <w:t>746</w:t>
            </w:r>
          </w:p>
        </w:tc>
        <w:tc>
          <w:tcPr>
            <w:tcW w:w="28.50pt" w:type="dxa"/>
          </w:tcPr>
          <w:p w14:paraId="14811D79" w14:textId="77777777" w:rsidR="009D54B8" w:rsidRPr="004D22F5" w:rsidRDefault="009D54B8" w:rsidP="009D54B8">
            <w:pPr>
              <w:pStyle w:val="tablecolhead"/>
              <w:spacing w:afterLines="120" w:after="14.40pt" w:line="11.40pt" w:lineRule="auto"/>
              <w:jc w:val="both"/>
            </w:pPr>
            <w:r w:rsidRPr="004D22F5">
              <w:t>752</w:t>
            </w:r>
          </w:p>
        </w:tc>
        <w:tc>
          <w:tcPr>
            <w:tcW w:w="28.50pt" w:type="dxa"/>
          </w:tcPr>
          <w:p w14:paraId="38546879" w14:textId="77777777" w:rsidR="009D54B8" w:rsidRPr="004D22F5" w:rsidRDefault="009D54B8" w:rsidP="00E421E1">
            <w:pPr>
              <w:pStyle w:val="tablecolhead"/>
              <w:spacing w:afterLines="120" w:after="14.40pt" w:line="11.40pt" w:lineRule="auto"/>
              <w:jc w:val="both"/>
            </w:pPr>
            <w:r w:rsidRPr="004D22F5">
              <w:t>961</w:t>
            </w:r>
          </w:p>
        </w:tc>
        <w:tc>
          <w:tcPr>
            <w:tcW w:w="28.50pt" w:type="dxa"/>
          </w:tcPr>
          <w:p w14:paraId="1938C8AB" w14:textId="77777777" w:rsidR="009D54B8" w:rsidRPr="004D22F5" w:rsidRDefault="009D54B8" w:rsidP="002C6F09">
            <w:pPr>
              <w:pStyle w:val="tablecolhead"/>
              <w:spacing w:afterLines="120" w:after="14.40pt" w:line="11.40pt" w:lineRule="auto"/>
              <w:jc w:val="both"/>
            </w:pPr>
            <w:r w:rsidRPr="004D22F5">
              <w:t>1184</w:t>
            </w:r>
          </w:p>
        </w:tc>
      </w:tr>
      <w:tr w:rsidR="009D54B8" w:rsidRPr="004D22F5" w14:paraId="7CA9FA2F" w14:textId="77777777" w:rsidTr="007A2AF1">
        <w:tc>
          <w:tcPr>
            <w:tcW w:w="39.80pt" w:type="dxa"/>
          </w:tcPr>
          <w:p w14:paraId="1D08C6F1" w14:textId="77777777" w:rsidR="009D54B8" w:rsidRPr="004D22F5" w:rsidRDefault="009D54B8" w:rsidP="004B005F">
            <w:pPr>
              <w:pStyle w:val="tablecolhead"/>
              <w:spacing w:afterLines="120" w:after="14.40pt" w:line="11.40pt" w:lineRule="auto"/>
              <w:jc w:val="both"/>
            </w:pPr>
            <w:r w:rsidRPr="004D22F5">
              <w:lastRenderedPageBreak/>
              <w:t>Precision in %</w:t>
            </w:r>
          </w:p>
        </w:tc>
        <w:tc>
          <w:tcPr>
            <w:tcW w:w="28.50pt" w:type="dxa"/>
          </w:tcPr>
          <w:p w14:paraId="74C4CBC3" w14:textId="77777777" w:rsidR="009D54B8" w:rsidRPr="004D22F5" w:rsidRDefault="009D54B8" w:rsidP="009D54B8">
            <w:pPr>
              <w:pStyle w:val="tablecolhead"/>
              <w:spacing w:afterLines="120" w:after="14.40pt" w:line="11.40pt" w:lineRule="auto"/>
              <w:jc w:val="both"/>
            </w:pPr>
            <w:r w:rsidRPr="004D22F5">
              <w:t>65.38</w:t>
            </w:r>
          </w:p>
        </w:tc>
        <w:tc>
          <w:tcPr>
            <w:tcW w:w="28.50pt" w:type="dxa"/>
          </w:tcPr>
          <w:p w14:paraId="3CC9EB3B" w14:textId="77777777" w:rsidR="009D54B8" w:rsidRPr="004D22F5" w:rsidRDefault="009D54B8" w:rsidP="009D54B8">
            <w:pPr>
              <w:pStyle w:val="tablecolhead"/>
              <w:spacing w:afterLines="120" w:after="14.40pt" w:line="11.40pt" w:lineRule="auto"/>
              <w:jc w:val="both"/>
            </w:pPr>
            <w:r w:rsidRPr="004D22F5">
              <w:t>71.48</w:t>
            </w:r>
          </w:p>
        </w:tc>
        <w:tc>
          <w:tcPr>
            <w:tcW w:w="28.50pt" w:type="dxa"/>
          </w:tcPr>
          <w:p w14:paraId="295205C9" w14:textId="77777777" w:rsidR="009D54B8" w:rsidRPr="004D22F5" w:rsidRDefault="009D54B8" w:rsidP="009D54B8">
            <w:pPr>
              <w:pStyle w:val="tablecolhead"/>
              <w:spacing w:afterLines="120" w:after="14.40pt" w:line="11.40pt" w:lineRule="auto"/>
              <w:jc w:val="both"/>
            </w:pPr>
            <w:r w:rsidRPr="004D22F5">
              <w:t>80.43</w:t>
            </w:r>
          </w:p>
        </w:tc>
        <w:tc>
          <w:tcPr>
            <w:tcW w:w="28.50pt" w:type="dxa"/>
          </w:tcPr>
          <w:p w14:paraId="4AB4B135" w14:textId="77777777" w:rsidR="009D54B8" w:rsidRPr="004D22F5" w:rsidRDefault="009D54B8" w:rsidP="009D54B8">
            <w:pPr>
              <w:pStyle w:val="tablecolhead"/>
              <w:spacing w:afterLines="120" w:after="14.40pt" w:line="11.40pt" w:lineRule="auto"/>
              <w:jc w:val="both"/>
            </w:pPr>
            <w:r w:rsidRPr="004D22F5">
              <w:t>79.92</w:t>
            </w:r>
          </w:p>
        </w:tc>
        <w:tc>
          <w:tcPr>
            <w:tcW w:w="28.50pt" w:type="dxa"/>
          </w:tcPr>
          <w:p w14:paraId="10FF1925" w14:textId="77777777" w:rsidR="009D54B8" w:rsidRPr="004D22F5" w:rsidRDefault="009D54B8" w:rsidP="00E421E1">
            <w:pPr>
              <w:pStyle w:val="tablecolhead"/>
              <w:spacing w:afterLines="120" w:after="14.40pt" w:line="11.40pt" w:lineRule="auto"/>
              <w:jc w:val="both"/>
            </w:pPr>
            <w:r w:rsidRPr="004D22F5">
              <w:t>71.49</w:t>
            </w:r>
          </w:p>
        </w:tc>
        <w:tc>
          <w:tcPr>
            <w:tcW w:w="28.50pt" w:type="dxa"/>
          </w:tcPr>
          <w:p w14:paraId="25746095" w14:textId="77777777" w:rsidR="009D54B8" w:rsidRPr="004D22F5" w:rsidRDefault="009D54B8" w:rsidP="002C6F09">
            <w:pPr>
              <w:pStyle w:val="tablecolhead"/>
              <w:spacing w:afterLines="120" w:after="14.40pt" w:line="11.40pt" w:lineRule="auto"/>
              <w:jc w:val="both"/>
            </w:pPr>
            <w:r w:rsidRPr="004D22F5">
              <w:t>82.77</w:t>
            </w:r>
          </w:p>
        </w:tc>
      </w:tr>
    </w:tbl>
    <w:p w14:paraId="12D3F571" w14:textId="77777777" w:rsidR="009D54B8" w:rsidRPr="005B520E" w:rsidRDefault="009D54B8" w:rsidP="009D54B8">
      <w:pPr>
        <w:pStyle w:val="tablefootnote"/>
      </w:pPr>
      <w:r>
        <w:t xml:space="preserve">Sample </w:t>
      </w:r>
      <w:r w:rsidRPr="005E2800">
        <w:t>of</w:t>
      </w:r>
      <w:r>
        <w:t xml:space="preserve"> a </w:t>
      </w:r>
      <w:r w:rsidRPr="005B520E">
        <w:t>Table</w:t>
      </w:r>
      <w:r>
        <w:t xml:space="preserve"> </w:t>
      </w:r>
      <w:r w:rsidRPr="003A19E2">
        <w:t>footnote</w:t>
      </w:r>
      <w:r>
        <w:t xml:space="preserve">. </w:t>
      </w:r>
      <w:r w:rsidRPr="005B520E">
        <w:t>(</w:t>
      </w:r>
      <w:r w:rsidRPr="005B0344">
        <w:rPr>
          <w:i/>
        </w:rPr>
        <w:t>Table footnote</w:t>
      </w:r>
      <w:r w:rsidRPr="005B520E">
        <w:t>)</w:t>
      </w:r>
    </w:p>
    <w:p w14:paraId="687B9942" w14:textId="77777777" w:rsidR="009D54B8" w:rsidRDefault="009D54B8" w:rsidP="009D54B8">
      <w:pPr>
        <w:pStyle w:val="figurecaption"/>
      </w:pPr>
      <w:r>
        <w:t xml:space="preserve">Example of a figure </w:t>
      </w:r>
      <w:r w:rsidRPr="005B520E">
        <w:t>caption</w:t>
      </w:r>
      <w:r>
        <w:t xml:space="preserve">. </w:t>
      </w:r>
      <w:r w:rsidRPr="00575BCA">
        <w:rPr>
          <w:iCs/>
        </w:rPr>
        <w:t>(</w:t>
      </w:r>
      <w:r w:rsidRPr="005B0344">
        <w:rPr>
          <w:i/>
          <w:iCs/>
        </w:rPr>
        <w:t>figure caption</w:t>
      </w:r>
      <w:r w:rsidRPr="00575BCA">
        <w:rPr>
          <w:iCs/>
        </w:rPr>
        <w:t>)</w:t>
      </w:r>
    </w:p>
    <w:p w14:paraId="5978643F" w14:textId="77777777" w:rsidR="009D54B8" w:rsidRDefault="009D54B8" w:rsidP="009D54B8">
      <w:pPr>
        <w:pStyle w:val="tablehead"/>
        <w:numPr>
          <w:ilvl w:val="0"/>
          <w:numId w:val="0"/>
        </w:numPr>
        <w:jc w:val="start"/>
      </w:pPr>
    </w:p>
    <w:p w14:paraId="27990BBE" w14:textId="32C23347" w:rsidR="009D54B8" w:rsidRPr="005B520E" w:rsidRDefault="009D54B8" w:rsidP="009D54B8">
      <w:pPr>
        <w:pStyle w:val="BodyText"/>
      </w:pPr>
      <w:r w:rsidRPr="005B520E">
        <w:t>Figure</w:t>
      </w:r>
      <w:r w:rsidR="00520AC4">
        <w:rPr>
          <w:lang w:val="en-IN"/>
        </w:rPr>
        <w:t>.1.</w:t>
      </w:r>
      <w:r w:rsidRPr="005B520E">
        <w:t>: Use 8 point Times New Roman for Figure labels. Use words rather than symbols or abbreviations when writing Figure axis labels to avoid confusing the reader. As an example, write the quantity “Magnetization”, or “Magnetization, M”, not just “M”. If including units in the label, present them within parentheses. Do not label axes only with units. In the example, write “Magnetization (A/m)” or “Magnetization {A[m(1)]}”, not just “A/m”. Do not label axes</w:t>
      </w:r>
      <w:r>
        <w:t xml:space="preserve"> </w:t>
      </w:r>
      <w:r w:rsidRPr="005B520E">
        <w:t>with a ratio of quantities and units. For example, write “Temperature (K)”, not “Temperature/K”.</w:t>
      </w:r>
    </w:p>
    <w:p w14:paraId="0C8A101E" w14:textId="77777777" w:rsidR="009D54B8" w:rsidRDefault="009D54B8" w:rsidP="009D54B8">
      <w:pPr>
        <w:pStyle w:val="tablehead"/>
        <w:numPr>
          <w:ilvl w:val="0"/>
          <w:numId w:val="0"/>
        </w:numPr>
        <w:jc w:val="start"/>
      </w:pPr>
    </w:p>
    <w:p w14:paraId="0C128F76" w14:textId="785C6CD6" w:rsidR="009D54B8" w:rsidRDefault="00C24CB7" w:rsidP="0087388D">
      <w:pPr>
        <w:pStyle w:val="tablehead"/>
      </w:pPr>
      <w:r>
        <w:t>meta analysis</w:t>
      </w:r>
    </w:p>
    <w:tbl>
      <w:tblPr>
        <w:tblStyle w:val="TableGrid"/>
        <w:tblW w:w="210.80pt" w:type="dxa"/>
        <w:tblInd w:w="0.25pt" w:type="dxa"/>
        <w:tblLook w:firstRow="1" w:lastRow="0" w:firstColumn="1" w:lastColumn="0" w:noHBand="0" w:noVBand="1"/>
      </w:tblPr>
      <w:tblGrid>
        <w:gridCol w:w="1033"/>
        <w:gridCol w:w="1057"/>
        <w:gridCol w:w="1063"/>
        <w:gridCol w:w="1063"/>
      </w:tblGrid>
      <w:tr w:rsidR="009D54B8" w:rsidRPr="00C07623" w14:paraId="48AF82AE" w14:textId="77777777" w:rsidTr="007A2AF1">
        <w:tc>
          <w:tcPr>
            <w:tcW w:w="51.65pt" w:type="dxa"/>
          </w:tcPr>
          <w:p w14:paraId="22802819" w14:textId="77777777" w:rsidR="009D54B8" w:rsidRPr="00C07623" w:rsidRDefault="009D54B8" w:rsidP="0087388D">
            <w:pPr>
              <w:pStyle w:val="tablecolhead"/>
              <w:spacing w:afterLines="120" w:after="14.40pt" w:line="11.40pt" w:lineRule="auto"/>
              <w:ind w:firstLine="14.45pt"/>
              <w:jc w:val="center"/>
            </w:pPr>
          </w:p>
        </w:tc>
        <w:tc>
          <w:tcPr>
            <w:tcW w:w="52.85pt" w:type="dxa"/>
          </w:tcPr>
          <w:p w14:paraId="298F15FC" w14:textId="77777777" w:rsidR="009D54B8" w:rsidRPr="00C07623" w:rsidRDefault="009D54B8" w:rsidP="0087388D">
            <w:pPr>
              <w:pStyle w:val="tablecolhead"/>
              <w:spacing w:afterLines="120" w:after="14.40pt" w:line="11.40pt" w:lineRule="auto"/>
              <w:jc w:val="center"/>
            </w:pPr>
            <w:r w:rsidRPr="00C07623">
              <w:t>True positive</w:t>
            </w:r>
          </w:p>
        </w:tc>
        <w:tc>
          <w:tcPr>
            <w:tcW w:w="53.15pt" w:type="dxa"/>
          </w:tcPr>
          <w:p w14:paraId="714B2249" w14:textId="77777777" w:rsidR="009D54B8" w:rsidRPr="00C07623" w:rsidRDefault="009D54B8" w:rsidP="0087388D">
            <w:pPr>
              <w:pStyle w:val="tablecolhead"/>
              <w:spacing w:afterLines="120" w:after="14.40pt" w:line="11.40pt" w:lineRule="auto"/>
              <w:jc w:val="center"/>
            </w:pPr>
            <w:r w:rsidRPr="00C07623">
              <w:t>False positive</w:t>
            </w:r>
          </w:p>
        </w:tc>
        <w:tc>
          <w:tcPr>
            <w:tcW w:w="53.15pt" w:type="dxa"/>
          </w:tcPr>
          <w:p w14:paraId="6A6F3E22" w14:textId="77777777" w:rsidR="009D54B8" w:rsidRPr="00C07623" w:rsidRDefault="009D54B8" w:rsidP="0087388D">
            <w:pPr>
              <w:pStyle w:val="tablecolhead"/>
              <w:spacing w:afterLines="120" w:after="14.40pt" w:line="11.40pt" w:lineRule="auto"/>
              <w:jc w:val="center"/>
            </w:pPr>
            <w:r w:rsidRPr="00C07623">
              <w:t>False negative</w:t>
            </w:r>
          </w:p>
        </w:tc>
      </w:tr>
      <w:tr w:rsidR="009D54B8" w:rsidRPr="00C07623" w14:paraId="3E4CCD45" w14:textId="77777777" w:rsidTr="007A2AF1">
        <w:tc>
          <w:tcPr>
            <w:tcW w:w="51.65pt" w:type="dxa"/>
          </w:tcPr>
          <w:p w14:paraId="10352F5F" w14:textId="4291B24C" w:rsidR="009D54B8" w:rsidRPr="00C07623" w:rsidRDefault="004C0C14" w:rsidP="00687573">
            <w:pPr>
              <w:pStyle w:val="tablecolhead"/>
              <w:spacing w:afterLines="120" w:after="14.40pt" w:line="11.40pt" w:lineRule="auto"/>
              <w:ind w:firstLine="14.45pt"/>
              <w:jc w:val="both"/>
            </w:pPr>
            <w:r>
              <w:t>C1</w:t>
            </w:r>
          </w:p>
        </w:tc>
        <w:tc>
          <w:tcPr>
            <w:tcW w:w="52.85pt" w:type="dxa"/>
          </w:tcPr>
          <w:p w14:paraId="6367010A" w14:textId="77777777" w:rsidR="009D54B8" w:rsidRPr="00C07623" w:rsidRDefault="009D54B8" w:rsidP="00687573">
            <w:pPr>
              <w:pStyle w:val="tablecolhead"/>
              <w:spacing w:afterLines="120" w:after="14.40pt" w:line="11.40pt" w:lineRule="auto"/>
              <w:ind w:firstLine="14.45pt"/>
              <w:jc w:val="both"/>
            </w:pPr>
            <w:r w:rsidRPr="00C07623">
              <w:t>612</w:t>
            </w:r>
          </w:p>
        </w:tc>
        <w:tc>
          <w:tcPr>
            <w:tcW w:w="53.15pt" w:type="dxa"/>
          </w:tcPr>
          <w:p w14:paraId="019FB8F3" w14:textId="77777777" w:rsidR="009D54B8" w:rsidRPr="00C07623" w:rsidRDefault="009D54B8" w:rsidP="00687573">
            <w:pPr>
              <w:pStyle w:val="tablecolhead"/>
              <w:spacing w:afterLines="120" w:after="14.40pt" w:line="11.40pt" w:lineRule="auto"/>
              <w:ind w:firstLine="14.45pt"/>
              <w:jc w:val="both"/>
            </w:pPr>
            <w:r w:rsidRPr="00C07623">
              <w:t>324</w:t>
            </w:r>
          </w:p>
        </w:tc>
        <w:tc>
          <w:tcPr>
            <w:tcW w:w="53.15pt" w:type="dxa"/>
          </w:tcPr>
          <w:p w14:paraId="6786ED5C" w14:textId="77777777" w:rsidR="009D54B8" w:rsidRPr="00C07623" w:rsidRDefault="009D54B8" w:rsidP="00687573">
            <w:pPr>
              <w:pStyle w:val="tablecolhead"/>
              <w:spacing w:afterLines="120" w:after="14.40pt" w:line="11.40pt" w:lineRule="auto"/>
              <w:ind w:firstLine="14.45pt"/>
              <w:jc w:val="both"/>
            </w:pPr>
            <w:r w:rsidRPr="00C07623">
              <w:t>274</w:t>
            </w:r>
          </w:p>
        </w:tc>
      </w:tr>
      <w:tr w:rsidR="009D54B8" w:rsidRPr="00C07623" w14:paraId="05FF7E41" w14:textId="77777777" w:rsidTr="007A2AF1">
        <w:tc>
          <w:tcPr>
            <w:tcW w:w="51.65pt" w:type="dxa"/>
          </w:tcPr>
          <w:p w14:paraId="236BB61F" w14:textId="4DAB8CB3" w:rsidR="009D54B8" w:rsidRPr="00C07623" w:rsidRDefault="004C0C14" w:rsidP="00687573">
            <w:pPr>
              <w:pStyle w:val="tablecolhead"/>
              <w:spacing w:afterLines="120" w:after="14.40pt" w:line="11.40pt" w:lineRule="auto"/>
              <w:ind w:firstLine="14.45pt"/>
              <w:jc w:val="both"/>
            </w:pPr>
            <w:r>
              <w:t>C2</w:t>
            </w:r>
          </w:p>
        </w:tc>
        <w:tc>
          <w:tcPr>
            <w:tcW w:w="52.85pt" w:type="dxa"/>
          </w:tcPr>
          <w:p w14:paraId="763685DF" w14:textId="77777777" w:rsidR="009D54B8" w:rsidRPr="00C07623" w:rsidRDefault="009D54B8" w:rsidP="00687573">
            <w:pPr>
              <w:pStyle w:val="tablecolhead"/>
              <w:spacing w:afterLines="120" w:after="14.40pt" w:line="11.40pt" w:lineRule="auto"/>
              <w:ind w:firstLine="14.45pt"/>
              <w:jc w:val="both"/>
            </w:pPr>
            <w:r w:rsidRPr="00C07623">
              <w:t>654</w:t>
            </w:r>
          </w:p>
        </w:tc>
        <w:tc>
          <w:tcPr>
            <w:tcW w:w="53.15pt" w:type="dxa"/>
          </w:tcPr>
          <w:p w14:paraId="24BAA836" w14:textId="77777777" w:rsidR="009D54B8" w:rsidRPr="00C07623" w:rsidRDefault="009D54B8" w:rsidP="00687573">
            <w:pPr>
              <w:pStyle w:val="tablecolhead"/>
              <w:spacing w:afterLines="120" w:after="14.40pt" w:line="11.40pt" w:lineRule="auto"/>
              <w:ind w:firstLine="14.45pt"/>
              <w:jc w:val="both"/>
            </w:pPr>
            <w:r w:rsidRPr="00C07623">
              <w:t>261</w:t>
            </w:r>
          </w:p>
        </w:tc>
        <w:tc>
          <w:tcPr>
            <w:tcW w:w="53.15pt" w:type="dxa"/>
          </w:tcPr>
          <w:p w14:paraId="27D3DE2F" w14:textId="77777777" w:rsidR="009D54B8" w:rsidRPr="00C07623" w:rsidRDefault="009D54B8" w:rsidP="00687573">
            <w:pPr>
              <w:pStyle w:val="tablecolhead"/>
              <w:spacing w:afterLines="120" w:after="14.40pt" w:line="11.40pt" w:lineRule="auto"/>
              <w:ind w:firstLine="14.45pt"/>
              <w:jc w:val="both"/>
            </w:pPr>
            <w:r w:rsidRPr="00C07623">
              <w:t>124</w:t>
            </w:r>
          </w:p>
        </w:tc>
      </w:tr>
      <w:tr w:rsidR="009D54B8" w:rsidRPr="00C07623" w14:paraId="1E7D3C74" w14:textId="77777777" w:rsidTr="007A2AF1">
        <w:tc>
          <w:tcPr>
            <w:tcW w:w="51.65pt" w:type="dxa"/>
          </w:tcPr>
          <w:p w14:paraId="359B3A89" w14:textId="725E7C60" w:rsidR="009D54B8" w:rsidRPr="00C07623" w:rsidRDefault="004C0C14" w:rsidP="00687573">
            <w:pPr>
              <w:pStyle w:val="tablecolhead"/>
              <w:spacing w:afterLines="120" w:after="14.40pt" w:line="11.40pt" w:lineRule="auto"/>
              <w:ind w:firstLine="14.45pt"/>
              <w:jc w:val="both"/>
            </w:pPr>
            <w:r>
              <w:t>C3</w:t>
            </w:r>
          </w:p>
        </w:tc>
        <w:tc>
          <w:tcPr>
            <w:tcW w:w="52.85pt" w:type="dxa"/>
          </w:tcPr>
          <w:p w14:paraId="1F217915" w14:textId="77777777" w:rsidR="009D54B8" w:rsidRPr="00C07623" w:rsidRDefault="009D54B8" w:rsidP="00687573">
            <w:pPr>
              <w:pStyle w:val="tablecolhead"/>
              <w:spacing w:afterLines="120" w:after="14.40pt" w:line="11.40pt" w:lineRule="auto"/>
              <w:ind w:firstLine="14.45pt"/>
              <w:jc w:val="both"/>
            </w:pPr>
            <w:r w:rsidRPr="00C07623">
              <w:t>600</w:t>
            </w:r>
          </w:p>
        </w:tc>
        <w:tc>
          <w:tcPr>
            <w:tcW w:w="53.15pt" w:type="dxa"/>
          </w:tcPr>
          <w:p w14:paraId="622ECFE7" w14:textId="77777777" w:rsidR="009D54B8" w:rsidRPr="00C07623" w:rsidRDefault="009D54B8" w:rsidP="00687573">
            <w:pPr>
              <w:pStyle w:val="tablecolhead"/>
              <w:spacing w:afterLines="120" w:after="14.40pt" w:line="11.40pt" w:lineRule="auto"/>
              <w:ind w:firstLine="14.45pt"/>
              <w:jc w:val="both"/>
            </w:pPr>
            <w:r w:rsidRPr="00C07623">
              <w:t>146</w:t>
            </w:r>
          </w:p>
        </w:tc>
        <w:tc>
          <w:tcPr>
            <w:tcW w:w="53.15pt" w:type="dxa"/>
          </w:tcPr>
          <w:p w14:paraId="38EAB061" w14:textId="77777777" w:rsidR="009D54B8" w:rsidRPr="00C07623" w:rsidRDefault="009D54B8" w:rsidP="00687573">
            <w:pPr>
              <w:pStyle w:val="tablecolhead"/>
              <w:spacing w:afterLines="120" w:after="14.40pt" w:line="11.40pt" w:lineRule="auto"/>
              <w:ind w:firstLine="14.45pt"/>
              <w:jc w:val="both"/>
            </w:pPr>
            <w:r w:rsidRPr="00C07623">
              <w:t>261</w:t>
            </w:r>
          </w:p>
        </w:tc>
      </w:tr>
      <w:tr w:rsidR="009D54B8" w:rsidRPr="00C07623" w14:paraId="4359A0C6" w14:textId="77777777" w:rsidTr="007A2AF1">
        <w:tc>
          <w:tcPr>
            <w:tcW w:w="51.65pt" w:type="dxa"/>
          </w:tcPr>
          <w:p w14:paraId="4584DEFE" w14:textId="389C3CC8" w:rsidR="009D54B8" w:rsidRPr="00C07623" w:rsidRDefault="004C0C14" w:rsidP="00687573">
            <w:pPr>
              <w:pStyle w:val="tablecolhead"/>
              <w:spacing w:afterLines="120" w:after="14.40pt" w:line="11.40pt" w:lineRule="auto"/>
              <w:ind w:firstLine="14.45pt"/>
              <w:jc w:val="both"/>
            </w:pPr>
            <w:r>
              <w:t>C4</w:t>
            </w:r>
          </w:p>
        </w:tc>
        <w:tc>
          <w:tcPr>
            <w:tcW w:w="52.85pt" w:type="dxa"/>
          </w:tcPr>
          <w:p w14:paraId="156BA099" w14:textId="77777777" w:rsidR="009D54B8" w:rsidRPr="00C07623" w:rsidRDefault="009D54B8" w:rsidP="00687573">
            <w:pPr>
              <w:pStyle w:val="tablecolhead"/>
              <w:spacing w:afterLines="120" w:after="14.40pt" w:line="11.40pt" w:lineRule="auto"/>
              <w:ind w:firstLine="14.45pt"/>
              <w:jc w:val="both"/>
            </w:pPr>
            <w:r w:rsidRPr="00C07623">
              <w:t>601</w:t>
            </w:r>
          </w:p>
        </w:tc>
        <w:tc>
          <w:tcPr>
            <w:tcW w:w="53.15pt" w:type="dxa"/>
          </w:tcPr>
          <w:p w14:paraId="5CFCDDC1" w14:textId="77777777" w:rsidR="009D54B8" w:rsidRPr="00C07623" w:rsidRDefault="009D54B8" w:rsidP="00687573">
            <w:pPr>
              <w:pStyle w:val="tablecolhead"/>
              <w:spacing w:afterLines="120" w:after="14.40pt" w:line="11.40pt" w:lineRule="auto"/>
              <w:ind w:firstLine="14.45pt"/>
              <w:jc w:val="both"/>
            </w:pPr>
            <w:r w:rsidRPr="00C07623">
              <w:t>151</w:t>
            </w:r>
          </w:p>
        </w:tc>
        <w:tc>
          <w:tcPr>
            <w:tcW w:w="53.15pt" w:type="dxa"/>
          </w:tcPr>
          <w:p w14:paraId="6BD41C96" w14:textId="77777777" w:rsidR="009D54B8" w:rsidRPr="00C07623" w:rsidRDefault="009D54B8" w:rsidP="00687573">
            <w:pPr>
              <w:pStyle w:val="tablecolhead"/>
              <w:spacing w:afterLines="120" w:after="14.40pt" w:line="11.40pt" w:lineRule="auto"/>
              <w:ind w:firstLine="14.45pt"/>
              <w:jc w:val="both"/>
            </w:pPr>
            <w:r w:rsidRPr="00C07623">
              <w:t>253</w:t>
            </w:r>
          </w:p>
        </w:tc>
      </w:tr>
      <w:tr w:rsidR="009D54B8" w:rsidRPr="00C07623" w14:paraId="35335A30" w14:textId="77777777" w:rsidTr="007A2AF1">
        <w:tc>
          <w:tcPr>
            <w:tcW w:w="51.65pt" w:type="dxa"/>
          </w:tcPr>
          <w:p w14:paraId="6079B68D" w14:textId="41BE5AA9" w:rsidR="009D54B8" w:rsidRPr="00C07623" w:rsidRDefault="004C0C14" w:rsidP="00687573">
            <w:pPr>
              <w:pStyle w:val="tablecolhead"/>
              <w:spacing w:afterLines="120" w:after="14.40pt" w:line="11.40pt" w:lineRule="auto"/>
              <w:ind w:firstLine="14.45pt"/>
              <w:jc w:val="both"/>
            </w:pPr>
            <w:r>
              <w:t>C5</w:t>
            </w:r>
          </w:p>
        </w:tc>
        <w:tc>
          <w:tcPr>
            <w:tcW w:w="52.85pt" w:type="dxa"/>
          </w:tcPr>
          <w:p w14:paraId="385D2B45" w14:textId="77777777" w:rsidR="009D54B8" w:rsidRPr="00C07623" w:rsidRDefault="009D54B8" w:rsidP="00687573">
            <w:pPr>
              <w:pStyle w:val="tablecolhead"/>
              <w:spacing w:afterLines="120" w:after="14.40pt" w:line="11.40pt" w:lineRule="auto"/>
              <w:ind w:firstLine="14.45pt"/>
              <w:jc w:val="both"/>
            </w:pPr>
            <w:r w:rsidRPr="00C07623">
              <w:t>687</w:t>
            </w:r>
          </w:p>
        </w:tc>
        <w:tc>
          <w:tcPr>
            <w:tcW w:w="53.15pt" w:type="dxa"/>
          </w:tcPr>
          <w:p w14:paraId="6951CD0E" w14:textId="77777777" w:rsidR="009D54B8" w:rsidRPr="00C07623" w:rsidRDefault="009D54B8" w:rsidP="00687573">
            <w:pPr>
              <w:pStyle w:val="tablecolhead"/>
              <w:spacing w:afterLines="120" w:after="14.40pt" w:line="11.40pt" w:lineRule="auto"/>
              <w:ind w:firstLine="14.45pt"/>
              <w:jc w:val="both"/>
            </w:pPr>
            <w:r w:rsidRPr="00C07623">
              <w:t>274</w:t>
            </w:r>
          </w:p>
        </w:tc>
        <w:tc>
          <w:tcPr>
            <w:tcW w:w="53.15pt" w:type="dxa"/>
          </w:tcPr>
          <w:p w14:paraId="02348DDF" w14:textId="77777777" w:rsidR="009D54B8" w:rsidRPr="00C07623" w:rsidRDefault="009D54B8" w:rsidP="00687573">
            <w:pPr>
              <w:pStyle w:val="tablecolhead"/>
              <w:spacing w:afterLines="120" w:after="14.40pt" w:line="11.40pt" w:lineRule="auto"/>
              <w:ind w:firstLine="14.45pt"/>
              <w:jc w:val="both"/>
            </w:pPr>
            <w:r w:rsidRPr="00C07623">
              <w:t>194</w:t>
            </w:r>
          </w:p>
        </w:tc>
      </w:tr>
      <w:tr w:rsidR="009D54B8" w:rsidRPr="00C07623" w14:paraId="28FF56C3" w14:textId="77777777" w:rsidTr="007A2AF1">
        <w:tc>
          <w:tcPr>
            <w:tcW w:w="51.65pt" w:type="dxa"/>
          </w:tcPr>
          <w:p w14:paraId="0E17A36F" w14:textId="1D5CA484" w:rsidR="009D54B8" w:rsidRPr="00C07623" w:rsidRDefault="004C0C14" w:rsidP="00687573">
            <w:pPr>
              <w:pStyle w:val="tablecolhead"/>
              <w:spacing w:afterLines="120" w:after="14.40pt" w:line="11.40pt" w:lineRule="auto"/>
              <w:ind w:firstLine="14.45pt"/>
              <w:jc w:val="both"/>
            </w:pPr>
            <w:r>
              <w:t>C6</w:t>
            </w:r>
          </w:p>
        </w:tc>
        <w:tc>
          <w:tcPr>
            <w:tcW w:w="52.85pt" w:type="dxa"/>
          </w:tcPr>
          <w:p w14:paraId="3BE58216" w14:textId="77777777" w:rsidR="009D54B8" w:rsidRPr="00C07623" w:rsidRDefault="009D54B8" w:rsidP="00687573">
            <w:pPr>
              <w:pStyle w:val="tablecolhead"/>
              <w:spacing w:afterLines="120" w:after="14.40pt" w:line="11.40pt" w:lineRule="auto"/>
              <w:ind w:firstLine="14.45pt"/>
              <w:jc w:val="both"/>
            </w:pPr>
            <w:r w:rsidRPr="00C07623">
              <w:t>980</w:t>
            </w:r>
          </w:p>
        </w:tc>
        <w:tc>
          <w:tcPr>
            <w:tcW w:w="53.15pt" w:type="dxa"/>
          </w:tcPr>
          <w:p w14:paraId="6EBC58A3" w14:textId="77777777" w:rsidR="009D54B8" w:rsidRPr="00C07623" w:rsidRDefault="009D54B8" w:rsidP="00687573">
            <w:pPr>
              <w:pStyle w:val="tablecolhead"/>
              <w:spacing w:afterLines="120" w:after="14.40pt" w:line="11.40pt" w:lineRule="auto"/>
              <w:ind w:firstLine="14.45pt"/>
              <w:jc w:val="both"/>
            </w:pPr>
            <w:r w:rsidRPr="00C07623">
              <w:t>204</w:t>
            </w:r>
          </w:p>
        </w:tc>
        <w:tc>
          <w:tcPr>
            <w:tcW w:w="53.15pt" w:type="dxa"/>
          </w:tcPr>
          <w:p w14:paraId="4AA14C77" w14:textId="77777777" w:rsidR="009D54B8" w:rsidRPr="00C07623" w:rsidRDefault="009D54B8" w:rsidP="00687573">
            <w:pPr>
              <w:pStyle w:val="tablecolhead"/>
              <w:spacing w:afterLines="120" w:after="14.40pt" w:line="11.40pt" w:lineRule="auto"/>
              <w:ind w:firstLine="14.45pt"/>
              <w:jc w:val="both"/>
            </w:pPr>
            <w:r w:rsidRPr="00C07623">
              <w:t>254</w:t>
            </w:r>
          </w:p>
        </w:tc>
      </w:tr>
      <w:tr w:rsidR="009D54B8" w:rsidRPr="00C07623" w14:paraId="03627214" w14:textId="77777777" w:rsidTr="007A2AF1">
        <w:tc>
          <w:tcPr>
            <w:tcW w:w="51.65pt" w:type="dxa"/>
          </w:tcPr>
          <w:p w14:paraId="66B02F09" w14:textId="77777777" w:rsidR="009D54B8" w:rsidRPr="00C07623" w:rsidRDefault="009D54B8" w:rsidP="00687573">
            <w:pPr>
              <w:pStyle w:val="tablecolhead"/>
              <w:spacing w:afterLines="120" w:after="14.40pt" w:line="11.40pt" w:lineRule="auto"/>
              <w:ind w:firstLine="14.45pt"/>
              <w:jc w:val="both"/>
            </w:pPr>
            <w:r w:rsidRPr="00C07623">
              <w:t>Sum</w:t>
            </w:r>
          </w:p>
        </w:tc>
        <w:tc>
          <w:tcPr>
            <w:tcW w:w="52.85pt" w:type="dxa"/>
          </w:tcPr>
          <w:p w14:paraId="10094EF4" w14:textId="77777777" w:rsidR="009D54B8" w:rsidRPr="00C07623" w:rsidRDefault="009D54B8" w:rsidP="00687573">
            <w:pPr>
              <w:pStyle w:val="tablecolhead"/>
              <w:spacing w:afterLines="120" w:after="14.40pt" w:line="11.40pt" w:lineRule="auto"/>
              <w:ind w:firstLine="14.45pt"/>
              <w:jc w:val="both"/>
            </w:pPr>
            <w:r w:rsidRPr="00C07623">
              <w:t>4134</w:t>
            </w:r>
          </w:p>
        </w:tc>
        <w:tc>
          <w:tcPr>
            <w:tcW w:w="53.15pt" w:type="dxa"/>
          </w:tcPr>
          <w:p w14:paraId="5026A295" w14:textId="77777777" w:rsidR="009D54B8" w:rsidRPr="00C07623" w:rsidRDefault="009D54B8" w:rsidP="00687573">
            <w:pPr>
              <w:pStyle w:val="tablecolhead"/>
              <w:spacing w:afterLines="120" w:after="14.40pt" w:line="11.40pt" w:lineRule="auto"/>
              <w:ind w:firstLine="14.45pt"/>
              <w:jc w:val="both"/>
            </w:pPr>
            <w:r w:rsidRPr="00C07623">
              <w:t>1360</w:t>
            </w:r>
          </w:p>
        </w:tc>
        <w:tc>
          <w:tcPr>
            <w:tcW w:w="53.15pt" w:type="dxa"/>
          </w:tcPr>
          <w:p w14:paraId="753813F4" w14:textId="77777777" w:rsidR="009D54B8" w:rsidRPr="00C07623" w:rsidRDefault="009D54B8" w:rsidP="00687573">
            <w:pPr>
              <w:pStyle w:val="tablecolhead"/>
              <w:spacing w:afterLines="120" w:after="14.40pt" w:line="11.40pt" w:lineRule="auto"/>
              <w:ind w:firstLine="14.45pt"/>
              <w:jc w:val="both"/>
            </w:pPr>
            <w:r w:rsidRPr="00C07623">
              <w:t>1360</w:t>
            </w:r>
          </w:p>
        </w:tc>
      </w:tr>
    </w:tbl>
    <w:p w14:paraId="4385ACD5" w14:textId="77777777" w:rsidR="009D54B8" w:rsidRPr="005B520E" w:rsidRDefault="009D54B8" w:rsidP="009D54B8">
      <w:pPr>
        <w:pStyle w:val="tablefootnote"/>
      </w:pPr>
      <w:r>
        <w:t xml:space="preserve">Sample </w:t>
      </w:r>
      <w:r w:rsidRPr="005E2800">
        <w:t>of</w:t>
      </w:r>
      <w:r>
        <w:t xml:space="preserve"> a </w:t>
      </w:r>
      <w:r w:rsidRPr="005B520E">
        <w:t>Table</w:t>
      </w:r>
      <w:r>
        <w:t xml:space="preserve"> </w:t>
      </w:r>
      <w:r w:rsidRPr="003A19E2">
        <w:t>footnote</w:t>
      </w:r>
      <w:r>
        <w:t xml:space="preserve">. </w:t>
      </w:r>
      <w:r w:rsidRPr="005B520E">
        <w:t>(</w:t>
      </w:r>
      <w:r w:rsidRPr="005B0344">
        <w:rPr>
          <w:i/>
        </w:rPr>
        <w:t>Table footnote</w:t>
      </w:r>
      <w:r w:rsidRPr="005B520E">
        <w:t>)</w:t>
      </w:r>
    </w:p>
    <w:p w14:paraId="7A44323B" w14:textId="77777777" w:rsidR="009D54B8" w:rsidRPr="009D54B8" w:rsidRDefault="009D54B8" w:rsidP="009D54B8">
      <w:pPr>
        <w:pStyle w:val="figurecaption"/>
      </w:pPr>
      <w:r>
        <w:t xml:space="preserve">Example of a figure </w:t>
      </w:r>
      <w:r w:rsidRPr="005B520E">
        <w:t>caption</w:t>
      </w:r>
      <w:r>
        <w:t xml:space="preserve">. </w:t>
      </w:r>
      <w:r w:rsidRPr="00575BCA">
        <w:rPr>
          <w:iCs/>
        </w:rPr>
        <w:t>(</w:t>
      </w:r>
      <w:r w:rsidRPr="005B0344">
        <w:rPr>
          <w:i/>
          <w:iCs/>
        </w:rPr>
        <w:t>figure caption</w:t>
      </w:r>
      <w:r w:rsidRPr="00575BCA">
        <w:rPr>
          <w:iCs/>
        </w:rPr>
        <w:t>)</w:t>
      </w:r>
    </w:p>
    <w:p w14:paraId="22AB5B65" w14:textId="77777777" w:rsidR="009D54B8" w:rsidRDefault="009D54B8" w:rsidP="009D54B8">
      <w:pPr>
        <w:pStyle w:val="figurecaption"/>
        <w:numPr>
          <w:ilvl w:val="0"/>
          <w:numId w:val="0"/>
        </w:numPr>
        <w:rPr>
          <w:iCs/>
        </w:rPr>
      </w:pPr>
    </w:p>
    <w:p w14:paraId="44DB0CA0" w14:textId="29C18CA0" w:rsidR="009D54B8" w:rsidRPr="00A2322B" w:rsidRDefault="00A2322B" w:rsidP="00A2322B">
      <w:pPr>
        <w:pStyle w:val="BodyText"/>
        <w:rPr>
          <w:lang w:val="en-US"/>
        </w:rPr>
      </w:pPr>
      <w:r>
        <w:rPr>
          <w:lang w:val="en-US"/>
        </w:rPr>
        <w:t xml:space="preserve">table </w:t>
      </w:r>
    </w:p>
    <w:p w14:paraId="7C72F16E" w14:textId="231D2782" w:rsidR="009D54B8" w:rsidRPr="005B520E" w:rsidRDefault="00584692">
      <w:pPr>
        <w:pStyle w:val="tablehead"/>
      </w:pPr>
      <w:r>
        <w:t>result</w:t>
      </w:r>
    </w:p>
    <w:tbl>
      <w:tblPr>
        <w:tblStyle w:val="TableGrid"/>
        <w:tblW w:w="241pt" w:type="dxa"/>
        <w:tblLayout w:type="fixed"/>
        <w:tblLook w:firstRow="1" w:lastRow="0" w:firstColumn="1" w:lastColumn="0" w:noHBand="0" w:noVBand="1"/>
      </w:tblPr>
      <w:tblGrid>
        <w:gridCol w:w="846"/>
        <w:gridCol w:w="709"/>
        <w:gridCol w:w="708"/>
        <w:gridCol w:w="709"/>
        <w:gridCol w:w="567"/>
        <w:gridCol w:w="696"/>
        <w:gridCol w:w="585"/>
      </w:tblGrid>
      <w:tr w:rsidR="005534D2" w:rsidRPr="00296BAF" w14:paraId="0B65058C" w14:textId="77777777" w:rsidTr="002D2FCE">
        <w:tc>
          <w:tcPr>
            <w:tcW w:w="42.30pt" w:type="dxa"/>
          </w:tcPr>
          <w:p w14:paraId="3AC7DC22"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p>
        </w:tc>
        <w:tc>
          <w:tcPr>
            <w:tcW w:w="35.45pt" w:type="dxa"/>
          </w:tcPr>
          <w:p w14:paraId="2054EADB" w14:textId="77777777" w:rsidR="00851318" w:rsidRPr="00296BAF" w:rsidRDefault="00851318" w:rsidP="0025167F">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Precision</w:t>
            </w:r>
          </w:p>
        </w:tc>
        <w:tc>
          <w:tcPr>
            <w:tcW w:w="35.40pt" w:type="dxa"/>
          </w:tcPr>
          <w:p w14:paraId="74C2999D" w14:textId="77777777" w:rsidR="00851318" w:rsidRPr="00296BAF" w:rsidRDefault="00851318" w:rsidP="0025167F">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Recall</w:t>
            </w:r>
          </w:p>
        </w:tc>
        <w:tc>
          <w:tcPr>
            <w:tcW w:w="35.45pt" w:type="dxa"/>
          </w:tcPr>
          <w:p w14:paraId="688C15DE" w14:textId="7D217425" w:rsidR="00851318" w:rsidRPr="00296BAF" w:rsidRDefault="00851318" w:rsidP="0025167F">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F1-scor</w:t>
            </w:r>
            <w:r w:rsidR="0025167F">
              <w:rPr>
                <w:rFonts w:ascii="Times New Roman" w:hAnsi="Times New Roman" w:cs="Times New Roman"/>
              </w:rPr>
              <w:t>e</w:t>
            </w:r>
          </w:p>
        </w:tc>
        <w:tc>
          <w:tcPr>
            <w:tcW w:w="28.35pt" w:type="dxa"/>
          </w:tcPr>
          <w:p w14:paraId="612FCCF9" w14:textId="77777777" w:rsidR="00851318" w:rsidRPr="00296BAF" w:rsidRDefault="00851318" w:rsidP="0025167F">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Support</w:t>
            </w:r>
          </w:p>
        </w:tc>
        <w:tc>
          <w:tcPr>
            <w:tcW w:w="34.80pt" w:type="dxa"/>
          </w:tcPr>
          <w:p w14:paraId="01D758CF" w14:textId="77777777" w:rsidR="00851318" w:rsidRPr="00296BAF" w:rsidRDefault="00851318" w:rsidP="0025167F">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Support proportion</w:t>
            </w:r>
          </w:p>
        </w:tc>
        <w:tc>
          <w:tcPr>
            <w:tcW w:w="29.25pt" w:type="dxa"/>
          </w:tcPr>
          <w:p w14:paraId="3D76A357" w14:textId="72558628" w:rsidR="00851318" w:rsidRPr="00296BAF" w:rsidRDefault="00296BAF" w:rsidP="0025167F">
            <w:pPr>
              <w:pStyle w:val="tablecolhead"/>
              <w:spacing w:afterLines="120" w:after="14.40pt" w:line="11.40pt" w:lineRule="auto"/>
              <w:jc w:val="both"/>
              <w:rPr>
                <w:rFonts w:ascii="Times New Roman" w:hAnsi="Times New Roman" w:cs="Times New Roman"/>
              </w:rPr>
            </w:pPr>
            <w:r>
              <w:rPr>
                <w:rFonts w:ascii="Times New Roman" w:hAnsi="Times New Roman" w:cs="Times New Roman"/>
              </w:rPr>
              <w:t>Accuracy</w:t>
            </w:r>
          </w:p>
        </w:tc>
      </w:tr>
      <w:tr w:rsidR="005534D2" w:rsidRPr="00296BAF" w14:paraId="5D2083EB" w14:textId="77777777" w:rsidTr="002D2FCE">
        <w:trPr>
          <w:trHeight w:val="511"/>
        </w:trPr>
        <w:tc>
          <w:tcPr>
            <w:tcW w:w="42.30pt" w:type="dxa"/>
          </w:tcPr>
          <w:p w14:paraId="3D92742C" w14:textId="48078C99" w:rsidR="00851318" w:rsidRPr="00296BAF" w:rsidRDefault="004C0C14" w:rsidP="003832CF">
            <w:pPr>
              <w:pStyle w:val="tablecolhead"/>
              <w:spacing w:afterLines="120" w:after="14.40pt" w:line="11.40pt" w:lineRule="auto"/>
              <w:ind w:firstLine="14.45pt"/>
              <w:jc w:val="both"/>
              <w:rPr>
                <w:rFonts w:ascii="Times New Roman" w:hAnsi="Times New Roman" w:cs="Times New Roman"/>
              </w:rPr>
            </w:pPr>
            <w:r>
              <w:rPr>
                <w:rFonts w:ascii="Times New Roman" w:hAnsi="Times New Roman" w:cs="Times New Roman"/>
              </w:rPr>
              <w:t>C1</w:t>
            </w:r>
          </w:p>
        </w:tc>
        <w:tc>
          <w:tcPr>
            <w:tcW w:w="35.45pt" w:type="dxa"/>
          </w:tcPr>
          <w:p w14:paraId="367F8B2F" w14:textId="77777777" w:rsidR="00851318" w:rsidRPr="00296BAF" w:rsidRDefault="00851318" w:rsidP="004B005F">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65.38</w:t>
            </w:r>
          </w:p>
        </w:tc>
        <w:tc>
          <w:tcPr>
            <w:tcW w:w="35.40pt" w:type="dxa"/>
          </w:tcPr>
          <w:p w14:paraId="560B63B0" w14:textId="77777777" w:rsidR="00851318" w:rsidRPr="00296BAF" w:rsidRDefault="00851318" w:rsidP="004B005F">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69.07</w:t>
            </w:r>
          </w:p>
        </w:tc>
        <w:tc>
          <w:tcPr>
            <w:tcW w:w="35.45pt" w:type="dxa"/>
          </w:tcPr>
          <w:p w14:paraId="0DFC3A12" w14:textId="77777777" w:rsidR="00851318" w:rsidRPr="00296BAF" w:rsidRDefault="00851318" w:rsidP="002E2220">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67.18</w:t>
            </w:r>
          </w:p>
        </w:tc>
        <w:tc>
          <w:tcPr>
            <w:tcW w:w="28.35pt" w:type="dxa"/>
          </w:tcPr>
          <w:p w14:paraId="204C83EE" w14:textId="77777777" w:rsidR="00851318" w:rsidRPr="00296BAF" w:rsidRDefault="00851318" w:rsidP="009D54B8">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886</w:t>
            </w:r>
          </w:p>
        </w:tc>
        <w:tc>
          <w:tcPr>
            <w:tcW w:w="34.80pt" w:type="dxa"/>
          </w:tcPr>
          <w:p w14:paraId="326E0E90" w14:textId="77777777" w:rsidR="00851318" w:rsidRPr="00296BAF" w:rsidRDefault="00851318" w:rsidP="002D2FCE">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0.16</w:t>
            </w:r>
          </w:p>
        </w:tc>
        <w:tc>
          <w:tcPr>
            <w:tcW w:w="29.25pt" w:type="dxa"/>
          </w:tcPr>
          <w:p w14:paraId="433180A1" w14:textId="77777777" w:rsidR="00851318" w:rsidRPr="00296BAF" w:rsidRDefault="00851318" w:rsidP="0025167F">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0.89</w:t>
            </w:r>
          </w:p>
        </w:tc>
      </w:tr>
      <w:tr w:rsidR="005534D2" w:rsidRPr="00296BAF" w14:paraId="4BA1C994" w14:textId="77777777" w:rsidTr="002D2FCE">
        <w:trPr>
          <w:trHeight w:val="422"/>
        </w:trPr>
        <w:tc>
          <w:tcPr>
            <w:tcW w:w="42.30pt" w:type="dxa"/>
          </w:tcPr>
          <w:p w14:paraId="4371A9A2" w14:textId="384861B8" w:rsidR="00851318" w:rsidRPr="00296BAF" w:rsidRDefault="004C0C14" w:rsidP="003832CF">
            <w:pPr>
              <w:pStyle w:val="tablecolhead"/>
              <w:spacing w:afterLines="120" w:after="14.40pt" w:line="11.40pt" w:lineRule="auto"/>
              <w:ind w:firstLine="14.45pt"/>
              <w:jc w:val="both"/>
              <w:rPr>
                <w:rFonts w:ascii="Times New Roman" w:hAnsi="Times New Roman" w:cs="Times New Roman"/>
              </w:rPr>
            </w:pPr>
            <w:r>
              <w:rPr>
                <w:rFonts w:ascii="Times New Roman" w:hAnsi="Times New Roman" w:cs="Times New Roman"/>
              </w:rPr>
              <w:t>C2</w:t>
            </w:r>
          </w:p>
        </w:tc>
        <w:tc>
          <w:tcPr>
            <w:tcW w:w="35.45pt" w:type="dxa"/>
          </w:tcPr>
          <w:p w14:paraId="7A858ED4" w14:textId="77777777" w:rsidR="00851318" w:rsidRPr="00296BAF" w:rsidRDefault="00851318" w:rsidP="002E2220">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71.48</w:t>
            </w:r>
          </w:p>
        </w:tc>
        <w:tc>
          <w:tcPr>
            <w:tcW w:w="35.40pt" w:type="dxa"/>
          </w:tcPr>
          <w:p w14:paraId="70C55931" w14:textId="77777777" w:rsidR="00851318" w:rsidRPr="00296BAF" w:rsidRDefault="00851318" w:rsidP="002E2220">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84.06</w:t>
            </w:r>
          </w:p>
        </w:tc>
        <w:tc>
          <w:tcPr>
            <w:tcW w:w="35.45pt" w:type="dxa"/>
          </w:tcPr>
          <w:p w14:paraId="5DFBA882" w14:textId="77777777" w:rsidR="00851318" w:rsidRPr="00296BAF" w:rsidRDefault="00851318" w:rsidP="00F01FBB">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77.26</w:t>
            </w:r>
          </w:p>
        </w:tc>
        <w:tc>
          <w:tcPr>
            <w:tcW w:w="28.35pt" w:type="dxa"/>
          </w:tcPr>
          <w:p w14:paraId="1A7C58DF" w14:textId="77777777" w:rsidR="00851318" w:rsidRPr="00296BAF" w:rsidRDefault="00851318" w:rsidP="000C74ED">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778</w:t>
            </w:r>
          </w:p>
        </w:tc>
        <w:tc>
          <w:tcPr>
            <w:tcW w:w="34.80pt" w:type="dxa"/>
          </w:tcPr>
          <w:p w14:paraId="2F6A2E17" w14:textId="77777777" w:rsidR="00851318" w:rsidRPr="00296BAF" w:rsidRDefault="00851318" w:rsidP="002D2FCE">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0.14</w:t>
            </w:r>
          </w:p>
        </w:tc>
        <w:tc>
          <w:tcPr>
            <w:tcW w:w="29.25pt" w:type="dxa"/>
          </w:tcPr>
          <w:p w14:paraId="17770259" w14:textId="77777777" w:rsidR="00851318" w:rsidRPr="00296BAF" w:rsidRDefault="00851318" w:rsidP="00571568">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0.93</w:t>
            </w:r>
          </w:p>
        </w:tc>
      </w:tr>
      <w:tr w:rsidR="005534D2" w:rsidRPr="00296BAF" w14:paraId="7A868768" w14:textId="77777777" w:rsidTr="002D2FCE">
        <w:tc>
          <w:tcPr>
            <w:tcW w:w="42.30pt" w:type="dxa"/>
          </w:tcPr>
          <w:p w14:paraId="18BF03EA" w14:textId="1F542F0B" w:rsidR="00851318" w:rsidRPr="00296BAF" w:rsidRDefault="004C0C14" w:rsidP="003832CF">
            <w:pPr>
              <w:pStyle w:val="tablecolhead"/>
              <w:spacing w:afterLines="120" w:after="14.40pt" w:line="11.40pt" w:lineRule="auto"/>
              <w:ind w:firstLine="14.45pt"/>
              <w:jc w:val="both"/>
              <w:rPr>
                <w:rFonts w:ascii="Times New Roman" w:hAnsi="Times New Roman" w:cs="Times New Roman"/>
              </w:rPr>
            </w:pPr>
            <w:r>
              <w:rPr>
                <w:rFonts w:ascii="Times New Roman" w:hAnsi="Times New Roman" w:cs="Times New Roman"/>
              </w:rPr>
              <w:t>C3</w:t>
            </w:r>
          </w:p>
        </w:tc>
        <w:tc>
          <w:tcPr>
            <w:tcW w:w="35.45pt" w:type="dxa"/>
          </w:tcPr>
          <w:p w14:paraId="7305F6FB" w14:textId="77777777" w:rsidR="00851318" w:rsidRPr="00296BAF" w:rsidRDefault="00851318" w:rsidP="00B65A33">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80.43</w:t>
            </w:r>
          </w:p>
        </w:tc>
        <w:tc>
          <w:tcPr>
            <w:tcW w:w="35.40pt" w:type="dxa"/>
          </w:tcPr>
          <w:p w14:paraId="46E0E642" w14:textId="77777777" w:rsidR="00851318" w:rsidRPr="00296BAF" w:rsidRDefault="00851318" w:rsidP="00EF1D77">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69.69</w:t>
            </w:r>
          </w:p>
        </w:tc>
        <w:tc>
          <w:tcPr>
            <w:tcW w:w="35.45pt" w:type="dxa"/>
          </w:tcPr>
          <w:p w14:paraId="3CEE3B2F" w14:textId="77777777" w:rsidR="00851318" w:rsidRPr="00296BAF" w:rsidRDefault="00851318" w:rsidP="00F01FBB">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74.67</w:t>
            </w:r>
          </w:p>
        </w:tc>
        <w:tc>
          <w:tcPr>
            <w:tcW w:w="28.35pt" w:type="dxa"/>
          </w:tcPr>
          <w:p w14:paraId="1A613F50" w14:textId="77777777" w:rsidR="00851318" w:rsidRPr="00296BAF" w:rsidRDefault="00851318" w:rsidP="000C74ED">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861</w:t>
            </w:r>
          </w:p>
        </w:tc>
        <w:tc>
          <w:tcPr>
            <w:tcW w:w="34.80pt" w:type="dxa"/>
          </w:tcPr>
          <w:p w14:paraId="1FC68D3F" w14:textId="77777777" w:rsidR="00851318" w:rsidRPr="00296BAF" w:rsidRDefault="00851318" w:rsidP="002D2FCE">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0.16</w:t>
            </w:r>
          </w:p>
        </w:tc>
        <w:tc>
          <w:tcPr>
            <w:tcW w:w="29.25pt" w:type="dxa"/>
          </w:tcPr>
          <w:p w14:paraId="1F2571AC" w14:textId="77777777" w:rsidR="00851318" w:rsidRPr="00296BAF" w:rsidRDefault="00851318" w:rsidP="00571568">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0.93</w:t>
            </w:r>
          </w:p>
        </w:tc>
      </w:tr>
      <w:tr w:rsidR="005534D2" w:rsidRPr="00296BAF" w14:paraId="537D2688" w14:textId="77777777" w:rsidTr="002D2FCE">
        <w:tc>
          <w:tcPr>
            <w:tcW w:w="42.30pt" w:type="dxa"/>
          </w:tcPr>
          <w:p w14:paraId="16059C44" w14:textId="789A4AD8" w:rsidR="00851318" w:rsidRPr="00296BAF" w:rsidRDefault="004C0C14" w:rsidP="003832CF">
            <w:pPr>
              <w:pStyle w:val="tablecolhead"/>
              <w:spacing w:afterLines="120" w:after="14.40pt" w:line="11.40pt" w:lineRule="auto"/>
              <w:ind w:firstLine="14.45pt"/>
              <w:jc w:val="both"/>
              <w:rPr>
                <w:rFonts w:ascii="Times New Roman" w:hAnsi="Times New Roman" w:cs="Times New Roman"/>
              </w:rPr>
            </w:pPr>
            <w:r>
              <w:rPr>
                <w:rFonts w:ascii="Times New Roman" w:hAnsi="Times New Roman" w:cs="Times New Roman"/>
              </w:rPr>
              <w:t>C4</w:t>
            </w:r>
          </w:p>
        </w:tc>
        <w:tc>
          <w:tcPr>
            <w:tcW w:w="35.45pt" w:type="dxa"/>
          </w:tcPr>
          <w:p w14:paraId="70489D5D" w14:textId="77777777" w:rsidR="00851318" w:rsidRPr="00296BAF" w:rsidRDefault="00851318" w:rsidP="00EF1D77">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79.92</w:t>
            </w:r>
          </w:p>
        </w:tc>
        <w:tc>
          <w:tcPr>
            <w:tcW w:w="35.40pt" w:type="dxa"/>
          </w:tcPr>
          <w:p w14:paraId="2CC9EF9F" w14:textId="77777777" w:rsidR="00851318" w:rsidRPr="00296BAF" w:rsidRDefault="00851318" w:rsidP="00EF1D77">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70.37</w:t>
            </w:r>
          </w:p>
        </w:tc>
        <w:tc>
          <w:tcPr>
            <w:tcW w:w="35.45pt" w:type="dxa"/>
          </w:tcPr>
          <w:p w14:paraId="59FA83E5" w14:textId="77777777" w:rsidR="00851318" w:rsidRPr="00296BAF" w:rsidRDefault="00851318" w:rsidP="003832CF">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74.84</w:t>
            </w:r>
          </w:p>
        </w:tc>
        <w:tc>
          <w:tcPr>
            <w:tcW w:w="28.35pt" w:type="dxa"/>
          </w:tcPr>
          <w:p w14:paraId="7AA2DFEC" w14:textId="77777777" w:rsidR="00851318" w:rsidRPr="00296BAF" w:rsidRDefault="00851318" w:rsidP="000C74ED">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854</w:t>
            </w:r>
          </w:p>
        </w:tc>
        <w:tc>
          <w:tcPr>
            <w:tcW w:w="34.80pt" w:type="dxa"/>
          </w:tcPr>
          <w:p w14:paraId="55756AFA" w14:textId="77777777" w:rsidR="00851318" w:rsidRPr="00296BAF" w:rsidRDefault="00851318" w:rsidP="002D2FCE">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0.16</w:t>
            </w:r>
          </w:p>
        </w:tc>
        <w:tc>
          <w:tcPr>
            <w:tcW w:w="29.25pt" w:type="dxa"/>
          </w:tcPr>
          <w:p w14:paraId="1495D79C" w14:textId="77777777" w:rsidR="00851318" w:rsidRPr="00296BAF" w:rsidRDefault="00851318" w:rsidP="00571568">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0.93</w:t>
            </w:r>
          </w:p>
        </w:tc>
      </w:tr>
      <w:tr w:rsidR="005534D2" w:rsidRPr="00296BAF" w14:paraId="1236D70F" w14:textId="77777777" w:rsidTr="002D2FCE">
        <w:tc>
          <w:tcPr>
            <w:tcW w:w="42.30pt" w:type="dxa"/>
          </w:tcPr>
          <w:p w14:paraId="033C055A" w14:textId="1E61A060" w:rsidR="00851318" w:rsidRPr="00296BAF" w:rsidRDefault="004C0C14" w:rsidP="003832CF">
            <w:pPr>
              <w:pStyle w:val="tablecolhead"/>
              <w:spacing w:afterLines="120" w:after="14.40pt" w:line="11.40pt" w:lineRule="auto"/>
              <w:ind w:firstLine="14.45pt"/>
              <w:jc w:val="both"/>
              <w:rPr>
                <w:rFonts w:ascii="Times New Roman" w:hAnsi="Times New Roman" w:cs="Times New Roman"/>
              </w:rPr>
            </w:pPr>
            <w:r>
              <w:rPr>
                <w:rFonts w:ascii="Times New Roman" w:hAnsi="Times New Roman" w:cs="Times New Roman"/>
              </w:rPr>
              <w:t>C5</w:t>
            </w:r>
          </w:p>
        </w:tc>
        <w:tc>
          <w:tcPr>
            <w:tcW w:w="35.45pt" w:type="dxa"/>
          </w:tcPr>
          <w:p w14:paraId="30A60E49" w14:textId="77777777" w:rsidR="00851318" w:rsidRPr="00296BAF" w:rsidRDefault="00851318" w:rsidP="00930469">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71.49</w:t>
            </w:r>
          </w:p>
        </w:tc>
        <w:tc>
          <w:tcPr>
            <w:tcW w:w="35.40pt" w:type="dxa"/>
          </w:tcPr>
          <w:p w14:paraId="6D7ED006" w14:textId="77777777" w:rsidR="00851318" w:rsidRPr="00296BAF" w:rsidRDefault="00851318" w:rsidP="004F0F35">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77.98</w:t>
            </w:r>
          </w:p>
        </w:tc>
        <w:tc>
          <w:tcPr>
            <w:tcW w:w="35.45pt" w:type="dxa"/>
          </w:tcPr>
          <w:p w14:paraId="34FF6E4A" w14:textId="77777777" w:rsidR="00851318" w:rsidRPr="00296BAF" w:rsidRDefault="00851318" w:rsidP="00F01FBB">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74.59</w:t>
            </w:r>
          </w:p>
        </w:tc>
        <w:tc>
          <w:tcPr>
            <w:tcW w:w="28.35pt" w:type="dxa"/>
          </w:tcPr>
          <w:p w14:paraId="4636ED51" w14:textId="77777777" w:rsidR="00851318" w:rsidRPr="00296BAF" w:rsidRDefault="00851318" w:rsidP="000C74ED">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881</w:t>
            </w:r>
          </w:p>
        </w:tc>
        <w:tc>
          <w:tcPr>
            <w:tcW w:w="34.80pt" w:type="dxa"/>
          </w:tcPr>
          <w:p w14:paraId="443B0D80" w14:textId="77777777" w:rsidR="00851318" w:rsidRPr="00296BAF" w:rsidRDefault="00851318" w:rsidP="002D2FCE">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0.16</w:t>
            </w:r>
          </w:p>
        </w:tc>
        <w:tc>
          <w:tcPr>
            <w:tcW w:w="29.25pt" w:type="dxa"/>
          </w:tcPr>
          <w:p w14:paraId="2881AF82" w14:textId="77777777" w:rsidR="00851318" w:rsidRPr="00296BAF" w:rsidRDefault="00851318" w:rsidP="00571568">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0.91</w:t>
            </w:r>
          </w:p>
        </w:tc>
      </w:tr>
      <w:tr w:rsidR="005534D2" w:rsidRPr="00296BAF" w14:paraId="58EA4B02" w14:textId="77777777" w:rsidTr="002D2FCE">
        <w:tc>
          <w:tcPr>
            <w:tcW w:w="42.30pt" w:type="dxa"/>
          </w:tcPr>
          <w:p w14:paraId="5CE52334" w14:textId="3687AAC0" w:rsidR="00851318" w:rsidRPr="00296BAF" w:rsidRDefault="004C0C14" w:rsidP="003832CF">
            <w:pPr>
              <w:pStyle w:val="tablecolhead"/>
              <w:spacing w:afterLines="120" w:after="14.40pt" w:line="11.40pt" w:lineRule="auto"/>
              <w:ind w:firstLine="14.45pt"/>
              <w:jc w:val="both"/>
              <w:rPr>
                <w:rFonts w:ascii="Times New Roman" w:hAnsi="Times New Roman" w:cs="Times New Roman"/>
              </w:rPr>
            </w:pPr>
            <w:r>
              <w:rPr>
                <w:rFonts w:ascii="Times New Roman" w:hAnsi="Times New Roman" w:cs="Times New Roman"/>
              </w:rPr>
              <w:t>C6</w:t>
            </w:r>
          </w:p>
        </w:tc>
        <w:tc>
          <w:tcPr>
            <w:tcW w:w="35.45pt" w:type="dxa"/>
          </w:tcPr>
          <w:p w14:paraId="5D846A0A" w14:textId="77777777" w:rsidR="00851318" w:rsidRPr="00296BAF" w:rsidRDefault="00851318" w:rsidP="006D2E4B">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82.77</w:t>
            </w:r>
          </w:p>
        </w:tc>
        <w:tc>
          <w:tcPr>
            <w:tcW w:w="35.40pt" w:type="dxa"/>
          </w:tcPr>
          <w:p w14:paraId="3BE4EDE8" w14:textId="77777777" w:rsidR="00851318" w:rsidRPr="00296BAF" w:rsidRDefault="00851318" w:rsidP="009248D9">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79.42</w:t>
            </w:r>
          </w:p>
        </w:tc>
        <w:tc>
          <w:tcPr>
            <w:tcW w:w="35.45pt" w:type="dxa"/>
          </w:tcPr>
          <w:p w14:paraId="5887A2D0" w14:textId="77777777" w:rsidR="00851318" w:rsidRPr="00296BAF" w:rsidRDefault="00851318" w:rsidP="008A029A">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91.06</w:t>
            </w:r>
          </w:p>
        </w:tc>
        <w:tc>
          <w:tcPr>
            <w:tcW w:w="28.35pt" w:type="dxa"/>
          </w:tcPr>
          <w:p w14:paraId="667DF4FB" w14:textId="77777777" w:rsidR="00851318" w:rsidRPr="00296BAF" w:rsidRDefault="00851318" w:rsidP="000C74ED">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1234</w:t>
            </w:r>
          </w:p>
        </w:tc>
        <w:tc>
          <w:tcPr>
            <w:tcW w:w="34.80pt" w:type="dxa"/>
          </w:tcPr>
          <w:p w14:paraId="092C1ED9" w14:textId="77777777" w:rsidR="00851318" w:rsidRPr="00296BAF" w:rsidRDefault="00851318" w:rsidP="002D2FCE">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0.22</w:t>
            </w:r>
          </w:p>
        </w:tc>
        <w:tc>
          <w:tcPr>
            <w:tcW w:w="29.25pt" w:type="dxa"/>
          </w:tcPr>
          <w:p w14:paraId="7CA82041" w14:textId="77777777" w:rsidR="00851318" w:rsidRPr="00296BAF" w:rsidRDefault="00851318" w:rsidP="00571568">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0.92</w:t>
            </w:r>
          </w:p>
        </w:tc>
      </w:tr>
      <w:tr w:rsidR="005534D2" w:rsidRPr="00296BAF" w14:paraId="222BCD9D" w14:textId="77777777" w:rsidTr="002D2FCE">
        <w:tc>
          <w:tcPr>
            <w:tcW w:w="42.30pt" w:type="dxa"/>
          </w:tcPr>
          <w:p w14:paraId="2F4C6D0F" w14:textId="77777777" w:rsidR="00851318" w:rsidRPr="00296BAF" w:rsidRDefault="00851318" w:rsidP="009D54B8">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Macro average</w:t>
            </w:r>
          </w:p>
        </w:tc>
        <w:tc>
          <w:tcPr>
            <w:tcW w:w="35.45pt" w:type="dxa"/>
          </w:tcPr>
          <w:p w14:paraId="2200B06B" w14:textId="77777777" w:rsidR="00851318" w:rsidRPr="00296BAF" w:rsidRDefault="00851318" w:rsidP="002D6CFB">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75.24</w:t>
            </w:r>
          </w:p>
        </w:tc>
        <w:tc>
          <w:tcPr>
            <w:tcW w:w="35.40pt" w:type="dxa"/>
          </w:tcPr>
          <w:p w14:paraId="0F7CB5CB" w14:textId="77777777" w:rsidR="00851318" w:rsidRPr="00296BAF" w:rsidRDefault="00851318" w:rsidP="00E60B64">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75.10</w:t>
            </w:r>
          </w:p>
        </w:tc>
        <w:tc>
          <w:tcPr>
            <w:tcW w:w="35.45pt" w:type="dxa"/>
          </w:tcPr>
          <w:p w14:paraId="3E56D3B6" w14:textId="77777777" w:rsidR="00851318" w:rsidRPr="00296BAF" w:rsidRDefault="00851318" w:rsidP="0075108C">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74.93</w:t>
            </w:r>
          </w:p>
        </w:tc>
        <w:tc>
          <w:tcPr>
            <w:tcW w:w="28.35pt" w:type="dxa"/>
          </w:tcPr>
          <w:p w14:paraId="2404B1FA" w14:textId="1B70B698" w:rsidR="00851318" w:rsidRPr="00296BAF" w:rsidRDefault="00851318" w:rsidP="00C24CB7">
            <w:pPr>
              <w:pStyle w:val="tablecolhead"/>
              <w:spacing w:afterLines="120" w:after="14.40pt" w:line="11.40pt" w:lineRule="auto"/>
              <w:jc w:val="both"/>
              <w:rPr>
                <w:rFonts w:ascii="Times New Roman" w:hAnsi="Times New Roman" w:cs="Times New Roman"/>
              </w:rPr>
            </w:pPr>
          </w:p>
        </w:tc>
        <w:tc>
          <w:tcPr>
            <w:tcW w:w="34.80pt" w:type="dxa"/>
          </w:tcPr>
          <w:p w14:paraId="632C9AE3" w14:textId="77777777" w:rsidR="00851318" w:rsidRPr="00296BAF" w:rsidRDefault="00851318" w:rsidP="00C24CB7">
            <w:pPr>
              <w:pStyle w:val="tablecolhead"/>
              <w:spacing w:afterLines="120" w:after="14.40pt" w:line="11.40pt" w:lineRule="auto"/>
              <w:jc w:val="both"/>
              <w:rPr>
                <w:rFonts w:ascii="Times New Roman" w:hAnsi="Times New Roman" w:cs="Times New Roman"/>
              </w:rPr>
            </w:pPr>
          </w:p>
        </w:tc>
        <w:tc>
          <w:tcPr>
            <w:tcW w:w="29.25pt" w:type="dxa"/>
          </w:tcPr>
          <w:p w14:paraId="413ED2DA"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p>
        </w:tc>
      </w:tr>
      <w:tr w:rsidR="005534D2" w:rsidRPr="00296BAF" w14:paraId="2B245A4C" w14:textId="77777777" w:rsidTr="002D2FCE">
        <w:tc>
          <w:tcPr>
            <w:tcW w:w="42.30pt" w:type="dxa"/>
          </w:tcPr>
          <w:p w14:paraId="057BC067" w14:textId="77777777" w:rsidR="00851318" w:rsidRPr="00296BAF" w:rsidRDefault="00851318" w:rsidP="009D54B8">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Average</w:t>
            </w:r>
          </w:p>
        </w:tc>
        <w:tc>
          <w:tcPr>
            <w:tcW w:w="35.45pt" w:type="dxa"/>
          </w:tcPr>
          <w:p w14:paraId="7790E404" w14:textId="77777777" w:rsidR="00851318" w:rsidRPr="00296BAF" w:rsidRDefault="00851318" w:rsidP="00E60B64">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75.25</w:t>
            </w:r>
          </w:p>
        </w:tc>
        <w:tc>
          <w:tcPr>
            <w:tcW w:w="35.40pt" w:type="dxa"/>
          </w:tcPr>
          <w:p w14:paraId="0C885AED" w14:textId="77777777" w:rsidR="00851318" w:rsidRPr="00296BAF" w:rsidRDefault="00851318" w:rsidP="00E60B64">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75.25</w:t>
            </w:r>
          </w:p>
        </w:tc>
        <w:tc>
          <w:tcPr>
            <w:tcW w:w="35.45pt" w:type="dxa"/>
          </w:tcPr>
          <w:p w14:paraId="6614F81C" w14:textId="77777777" w:rsidR="00851318" w:rsidRPr="00296BAF" w:rsidRDefault="00851318" w:rsidP="0075108C">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75.28</w:t>
            </w:r>
          </w:p>
        </w:tc>
        <w:tc>
          <w:tcPr>
            <w:tcW w:w="28.35pt" w:type="dxa"/>
          </w:tcPr>
          <w:p w14:paraId="4D7F24FC"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p>
        </w:tc>
        <w:tc>
          <w:tcPr>
            <w:tcW w:w="34.80pt" w:type="dxa"/>
          </w:tcPr>
          <w:p w14:paraId="21BAB715"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p>
        </w:tc>
        <w:tc>
          <w:tcPr>
            <w:tcW w:w="29.25pt" w:type="dxa"/>
          </w:tcPr>
          <w:p w14:paraId="130E6AD0"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p>
        </w:tc>
      </w:tr>
      <w:tr w:rsidR="005534D2" w:rsidRPr="00296BAF" w14:paraId="239D71E9" w14:textId="77777777" w:rsidTr="002D2FCE">
        <w:tc>
          <w:tcPr>
            <w:tcW w:w="42.30pt" w:type="dxa"/>
          </w:tcPr>
          <w:p w14:paraId="2CA8D9F2" w14:textId="77777777" w:rsidR="00851318" w:rsidRPr="00296BAF" w:rsidRDefault="00851318" w:rsidP="009D54B8">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Micro average</w:t>
            </w:r>
          </w:p>
        </w:tc>
        <w:tc>
          <w:tcPr>
            <w:tcW w:w="35.45pt" w:type="dxa"/>
          </w:tcPr>
          <w:p w14:paraId="64BDE590" w14:textId="77777777" w:rsidR="00851318" w:rsidRPr="00296BAF" w:rsidRDefault="00851318" w:rsidP="0055408E">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75.25</w:t>
            </w:r>
          </w:p>
        </w:tc>
        <w:tc>
          <w:tcPr>
            <w:tcW w:w="35.40pt" w:type="dxa"/>
          </w:tcPr>
          <w:p w14:paraId="641CBE8B" w14:textId="77777777" w:rsidR="00851318" w:rsidRPr="00296BAF" w:rsidRDefault="00851318" w:rsidP="0055408E">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75.25</w:t>
            </w:r>
          </w:p>
        </w:tc>
        <w:tc>
          <w:tcPr>
            <w:tcW w:w="35.45pt" w:type="dxa"/>
          </w:tcPr>
          <w:p w14:paraId="3DC6D6A7" w14:textId="77777777" w:rsidR="00851318" w:rsidRPr="00296BAF" w:rsidRDefault="00851318" w:rsidP="0075108C">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75.25</w:t>
            </w:r>
          </w:p>
        </w:tc>
        <w:tc>
          <w:tcPr>
            <w:tcW w:w="28.35pt" w:type="dxa"/>
          </w:tcPr>
          <w:p w14:paraId="10259DB0"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p>
        </w:tc>
        <w:tc>
          <w:tcPr>
            <w:tcW w:w="34.80pt" w:type="dxa"/>
          </w:tcPr>
          <w:p w14:paraId="0E1F1453"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p>
        </w:tc>
        <w:tc>
          <w:tcPr>
            <w:tcW w:w="29.25pt" w:type="dxa"/>
          </w:tcPr>
          <w:p w14:paraId="595B6E25"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p>
        </w:tc>
      </w:tr>
    </w:tbl>
    <w:p w14:paraId="1E2D1BAB" w14:textId="77777777" w:rsidR="009303D9" w:rsidRPr="005B520E" w:rsidRDefault="009303D9" w:rsidP="005E2800">
      <w:pPr>
        <w:pStyle w:val="tablefootnote"/>
      </w:pPr>
      <w:r>
        <w:t xml:space="preserve">Sample </w:t>
      </w:r>
      <w:r w:rsidRPr="005E2800">
        <w:t>of</w:t>
      </w:r>
      <w:r>
        <w:t xml:space="preserve"> a </w:t>
      </w:r>
      <w:r w:rsidRPr="005B520E">
        <w:t>Table</w:t>
      </w:r>
      <w:r>
        <w:t xml:space="preserve"> </w:t>
      </w:r>
      <w:r w:rsidRPr="003A19E2">
        <w:t>footnote</w:t>
      </w:r>
      <w:r>
        <w:t xml:space="preserve">. </w:t>
      </w:r>
      <w:r w:rsidRPr="005B520E">
        <w:t>(</w:t>
      </w:r>
      <w:r w:rsidRPr="005B0344">
        <w:rPr>
          <w:i/>
        </w:rPr>
        <w:t>Table footnote</w:t>
      </w:r>
      <w:r w:rsidRPr="005B520E">
        <w:t>)</w:t>
      </w:r>
    </w:p>
    <w:p w14:paraId="438B20CC" w14:textId="77777777" w:rsidR="005B0344" w:rsidRDefault="005B0344" w:rsidP="003A19E2">
      <w:pPr>
        <w:pStyle w:val="figurecaption"/>
      </w:pPr>
      <w:r>
        <w:t xml:space="preserve">Example of a figure </w:t>
      </w:r>
      <w:r w:rsidRPr="005B520E">
        <w:t>caption</w:t>
      </w:r>
      <w:r>
        <w:t xml:space="preserve">. </w:t>
      </w:r>
      <w:r w:rsidRPr="00575BCA">
        <w:rPr>
          <w:iCs/>
        </w:rPr>
        <w:t>(</w:t>
      </w:r>
      <w:r w:rsidRPr="005B0344">
        <w:rPr>
          <w:i/>
          <w:iCs/>
        </w:rPr>
        <w:t>figure caption</w:t>
      </w:r>
      <w:r w:rsidRPr="00575BCA">
        <w:rPr>
          <w:iCs/>
        </w:rPr>
        <w:t>)</w:t>
      </w:r>
    </w:p>
    <w:p w14:paraId="4B761C5B" w14:textId="77777777" w:rsidR="0080791D" w:rsidRPr="005B520E" w:rsidRDefault="009303D9" w:rsidP="00E7596C">
      <w:pPr>
        <w:pStyle w:val="BodyText"/>
      </w:pPr>
      <w:r w:rsidRPr="005B520E">
        <w:t>Figure Labels: Use 8 point Times New Roman for Figure labels. Use words rather than symbols or abbreviations when writing Figure axis labels to avoid confusing the reader. As an example, write the quantity “Magnetization”, or “Magnetization, M”, not just “M”. If including units in the label, present them within parentheses. Do not label axes only with units. In the example, write “Magnetization (A/m)” or “Magnetization {A[m(1)]}”, not just “A/m”. Do not label axes</w:t>
      </w:r>
      <w:r w:rsidR="0080791D">
        <w:t xml:space="preserve"> </w:t>
      </w:r>
      <w:r w:rsidR="0080791D" w:rsidRPr="005B520E">
        <w:t>with a ratio of quantities and units. For example, write “Temperature (K)”, not “Temperature/K”.</w:t>
      </w:r>
    </w:p>
    <w:p w14:paraId="0D2ABEA1" w14:textId="77777777" w:rsidR="0080791D" w:rsidRDefault="0080791D" w:rsidP="0080791D">
      <w:pPr>
        <w:pStyle w:val="Heading5"/>
      </w:pPr>
      <w:r w:rsidRPr="005B520E">
        <w:t>Acknowledgment</w:t>
      </w:r>
      <w:r>
        <w:t xml:space="preserve"> </w:t>
      </w:r>
      <w:r>
        <w:rPr>
          <w:i/>
          <w:iCs/>
        </w:rPr>
        <w:t>(</w:t>
      </w:r>
      <w:r w:rsidRPr="00651A08">
        <w:rPr>
          <w:i/>
          <w:iCs/>
          <w:smallCaps w:val="0"/>
        </w:rPr>
        <w:t>Heading 5</w:t>
      </w:r>
      <w:r>
        <w:rPr>
          <w:i/>
          <w:iCs/>
        </w:rPr>
        <w:t>)</w:t>
      </w:r>
    </w:p>
    <w:p w14:paraId="3BDFEBB9" w14:textId="77777777" w:rsidR="00575BCA" w:rsidRDefault="0080791D" w:rsidP="00836367">
      <w:pPr>
        <w:pStyle w:val="BodyText"/>
      </w:pPr>
      <w:r w:rsidRPr="005B520E">
        <w:t>The preferred spelling of the word “acknowledgment” in America is without an “e” after the “g</w:t>
      </w:r>
      <w:r w:rsidR="00AE3409">
        <w:t>”. Avoid the stilted expression “</w:t>
      </w:r>
      <w:r w:rsidR="00AE3409">
        <w:rPr>
          <w:lang w:val="en-US"/>
        </w:rPr>
        <w:t>o</w:t>
      </w:r>
      <w:r w:rsidRPr="005B520E">
        <w:t xml:space="preserve">ne of us (R. B. G.) thanks </w:t>
      </w:r>
      <w:r w:rsidR="00AE3409">
        <w:t>...</w:t>
      </w:r>
      <w:r w:rsidR="00AE3409">
        <w:rPr>
          <w:lang w:val="en-US"/>
        </w:rPr>
        <w:t xml:space="preserve">”.  </w:t>
      </w:r>
      <w:r w:rsidRPr="005B520E">
        <w:t>Instead, try “R. B. G. thanks</w:t>
      </w:r>
      <w:r w:rsidR="00AE3409">
        <w:t>...</w:t>
      </w:r>
      <w:r w:rsidRPr="005B520E">
        <w:t>”.</w:t>
      </w:r>
      <w:r w:rsidR="00F03103">
        <w:rPr>
          <w:lang w:val="en-US"/>
        </w:rPr>
        <w:t xml:space="preserve"> </w:t>
      </w:r>
      <w:r w:rsidRPr="005B520E">
        <w:t>Put spons</w:t>
      </w:r>
      <w:r w:rsidR="00794804">
        <w:t>or acknowledgments in the unnum</w:t>
      </w:r>
      <w:r w:rsidRPr="005B520E">
        <w:t>bered footnote on the first page.</w:t>
      </w:r>
    </w:p>
    <w:p w14:paraId="1862EBC1" w14:textId="77777777" w:rsidR="009303D9" w:rsidRDefault="009303D9" w:rsidP="00A059B3">
      <w:pPr>
        <w:pStyle w:val="Heading5"/>
      </w:pPr>
      <w:r w:rsidRPr="005B520E">
        <w:t>References</w:t>
      </w:r>
    </w:p>
    <w:p w14:paraId="25FB12E6" w14:textId="77777777" w:rsidR="009303D9" w:rsidRPr="005B520E" w:rsidRDefault="009303D9" w:rsidP="00E7596C">
      <w:pPr>
        <w:pStyle w:val="BodyText"/>
      </w:pPr>
      <w:r w:rsidRPr="005B520E">
        <w:t>The template will number citations consecutively within brackets [1]. The sentence punctuation follows the bracket [2]. Refer simply to the reference number, as in [3]—do not use “Ref. [3]” or “reference [3]” except at the beginning of a sentence: “Reference [3] was the first</w:t>
      </w:r>
      <w:r w:rsidR="00F03103">
        <w:rPr>
          <w:lang w:val="en-US"/>
        </w:rPr>
        <w:t xml:space="preserve"> </w:t>
      </w:r>
      <w:r w:rsidR="00F03103">
        <w:t>...</w:t>
      </w:r>
      <w:r w:rsidRPr="005B520E">
        <w:t>”</w:t>
      </w:r>
    </w:p>
    <w:p w14:paraId="2C10B57B" w14:textId="77777777" w:rsidR="009303D9" w:rsidRPr="005B520E" w:rsidRDefault="009303D9" w:rsidP="00E7596C">
      <w:pPr>
        <w:pStyle w:val="BodyText"/>
      </w:pPr>
      <w:r w:rsidRPr="005B520E">
        <w:t>Number footnotes separately in superscripts. Place the actual footnote at the bottom of the column in which it was cited. Do not put footnotes in the</w:t>
      </w:r>
      <w:r w:rsidR="00233D97">
        <w:rPr>
          <w:lang w:val="en-US"/>
        </w:rPr>
        <w:t xml:space="preserve"> abstract or</w:t>
      </w:r>
      <w:r w:rsidRPr="005B520E">
        <w:t xml:space="preserve"> reference list. Use letters for table footnotes.</w:t>
      </w:r>
    </w:p>
    <w:p w14:paraId="180F04CE" w14:textId="77777777" w:rsidR="009303D9" w:rsidRPr="005B520E" w:rsidRDefault="009303D9" w:rsidP="00E7596C">
      <w:pPr>
        <w:pStyle w:val="BodyText"/>
      </w:pPr>
      <w:r w:rsidRPr="005B520E">
        <w:t>Unless there are six au</w:t>
      </w:r>
      <w:r w:rsidR="00C919A4">
        <w:t>thors or more give all authors</w:t>
      </w:r>
      <w:r w:rsidR="00C919A4">
        <w:rPr>
          <w:lang w:val="en-US"/>
        </w:rPr>
        <w:t xml:space="preserve">’ </w:t>
      </w:r>
      <w:r w:rsidRPr="005B520E">
        <w:t>names; do not use “et al.”. Papers that have not been published, even if they have been submitted for publication, should be cited as “unpublished” [4]. Papers that have been accepted for publication should be cited as “in press” [5]. Capitalize only the first word in a paper title, except for proper nouns and element symbols.</w:t>
      </w:r>
    </w:p>
    <w:p w14:paraId="13381381" w14:textId="77777777" w:rsidR="009303D9" w:rsidRPr="005B520E" w:rsidRDefault="009303D9" w:rsidP="00E7596C">
      <w:pPr>
        <w:pStyle w:val="BodyText"/>
      </w:pPr>
      <w:r w:rsidRPr="005B520E">
        <w:t xml:space="preserve">For </w:t>
      </w:r>
      <w:r w:rsidRPr="00C919A4">
        <w:t>papers</w:t>
      </w:r>
      <w:r w:rsidRPr="005B520E">
        <w:t xml:space="preserve"> published in translation journals, please give the English citation first, followed by the original foreign-language citation [6].</w:t>
      </w:r>
    </w:p>
    <w:p w14:paraId="6950E5F9" w14:textId="77777777" w:rsidR="009303D9" w:rsidRPr="005B520E" w:rsidRDefault="009303D9"/>
    <w:p w14:paraId="6AE5249E" w14:textId="77777777" w:rsidR="002035A9" w:rsidRPr="00FC1036" w:rsidRDefault="002035A9" w:rsidP="002035A9">
      <w:pPr>
        <w:pStyle w:val="references"/>
        <w:numPr>
          <w:ilvl w:val="0"/>
          <w:numId w:val="0"/>
        </w:numPr>
        <w:tabs>
          <w:tab w:val="num" w:pos="18pt"/>
        </w:tabs>
        <w:ind w:start="17.70pt" w:hanging="17.70pt"/>
      </w:pPr>
      <w:r>
        <w:fldChar w:fldCharType="begin" w:fldLock="1"/>
      </w:r>
      <w:r>
        <w:instrText xml:space="preserve">ADDIN Mendeley Bibliography CSL_BIBLIOGRAPHY </w:instrText>
      </w:r>
      <w:r>
        <w:fldChar w:fldCharType="separate"/>
      </w:r>
      <w:bookmarkStart w:id="0" w:name="_Hlk146726747"/>
      <w:r w:rsidRPr="00EC5A55">
        <w:t>[</w:t>
      </w:r>
      <w:bookmarkStart w:id="1" w:name="_Hlk146726597"/>
      <w:r w:rsidRPr="00EC5A55">
        <w:t>1]</w:t>
      </w:r>
      <w:bookmarkStart w:id="2" w:name="_Hlk146726208"/>
      <w:r w:rsidRPr="00FC1036">
        <w:tab/>
        <w:t>Mahmud R. et al., “Impact of gut microbiome on skin health: gut-skin axis observed through the lenses of therapeutics and skin diseases,” Gut Microbes, vol. 14, no. 1, p. 2096995, 2022.</w:t>
      </w:r>
    </w:p>
    <w:p w14:paraId="73BAB888" w14:textId="77777777" w:rsidR="002035A9" w:rsidRPr="00FC1036" w:rsidRDefault="002035A9" w:rsidP="002035A9">
      <w:pPr>
        <w:pStyle w:val="references"/>
        <w:numPr>
          <w:ilvl w:val="0"/>
          <w:numId w:val="0"/>
        </w:numPr>
        <w:tabs>
          <w:tab w:val="num" w:pos="18pt"/>
        </w:tabs>
        <w:ind w:start="17.70pt" w:hanging="17.70pt"/>
      </w:pPr>
      <w:r w:rsidRPr="00FC1036">
        <w:t>[2]</w:t>
      </w:r>
      <w:r w:rsidRPr="00FC1036">
        <w:tab/>
        <w:t>Gupta et al., “A review: Lumpy skin disease and its emergence in India,” Vet. Res. Commun., vol. 44, pp. 111--118, 2020.</w:t>
      </w:r>
    </w:p>
    <w:p w14:paraId="5D46326A" w14:textId="77777777" w:rsidR="002035A9" w:rsidRPr="00FC1036" w:rsidRDefault="002035A9" w:rsidP="002035A9">
      <w:pPr>
        <w:pStyle w:val="references"/>
        <w:numPr>
          <w:ilvl w:val="0"/>
          <w:numId w:val="0"/>
        </w:numPr>
        <w:tabs>
          <w:tab w:val="num" w:pos="18pt"/>
        </w:tabs>
        <w:ind w:start="17.70pt" w:hanging="17.70pt"/>
      </w:pPr>
      <w:r w:rsidRPr="00FC1036">
        <w:t>[3]</w:t>
      </w:r>
      <w:r w:rsidRPr="00FC1036">
        <w:tab/>
        <w:t>Srinivasu et al., “Classification of Skin Disease Using Deep Learning Neural Networks with MobileNet V2 and LSTM,” Sensors, vol. 21, no. 8, p. 2852, 2021.</w:t>
      </w:r>
    </w:p>
    <w:p w14:paraId="6908F3D5" w14:textId="77777777" w:rsidR="002035A9" w:rsidRPr="00FC1036" w:rsidRDefault="002035A9" w:rsidP="002035A9">
      <w:pPr>
        <w:pStyle w:val="references"/>
        <w:numPr>
          <w:ilvl w:val="0"/>
          <w:numId w:val="0"/>
        </w:numPr>
        <w:tabs>
          <w:tab w:val="num" w:pos="18pt"/>
        </w:tabs>
        <w:ind w:start="17.70pt" w:hanging="17.70pt"/>
      </w:pPr>
      <w:r w:rsidRPr="00FC1036">
        <w:t>[4]</w:t>
      </w:r>
      <w:r w:rsidRPr="00FC1036">
        <w:tab/>
        <w:t>Kshirsagar et al., “Deep Learning Approaches for Prognosis of Automated Skin Disease,” Life, vol. 12, no. 3, p. 426, 2022.</w:t>
      </w:r>
    </w:p>
    <w:p w14:paraId="177F1EBA" w14:textId="77777777" w:rsidR="002035A9" w:rsidRPr="00FC1036" w:rsidRDefault="002035A9" w:rsidP="002035A9">
      <w:pPr>
        <w:pStyle w:val="references"/>
        <w:numPr>
          <w:ilvl w:val="0"/>
          <w:numId w:val="0"/>
        </w:numPr>
        <w:tabs>
          <w:tab w:val="num" w:pos="18pt"/>
        </w:tabs>
        <w:ind w:start="17.70pt" w:hanging="17.70pt"/>
      </w:pPr>
      <w:r w:rsidRPr="00FC1036">
        <w:lastRenderedPageBreak/>
        <w:t>[5]</w:t>
      </w:r>
      <w:r w:rsidRPr="00FC1036">
        <w:tab/>
        <w:t>Farzanfar et al., “Inflammation: A Contributor to Depressive Comorbidity in Inflammatory Skin Disease,” Skin Pharmacol. Physiol., vol. 31, no. 5, pp. 246--251, 2018.</w:t>
      </w:r>
    </w:p>
    <w:p w14:paraId="02CA9213" w14:textId="77777777" w:rsidR="002035A9" w:rsidRPr="00FC1036" w:rsidRDefault="002035A9" w:rsidP="002035A9">
      <w:pPr>
        <w:pStyle w:val="references"/>
        <w:numPr>
          <w:ilvl w:val="0"/>
          <w:numId w:val="0"/>
        </w:numPr>
        <w:tabs>
          <w:tab w:val="num" w:pos="18pt"/>
        </w:tabs>
        <w:ind w:start="17.70pt" w:hanging="17.70pt"/>
      </w:pPr>
      <w:r w:rsidRPr="00FC1036">
        <w:t>[6]</w:t>
      </w:r>
      <w:r w:rsidRPr="00FC1036">
        <w:tab/>
        <w:t>Lim et al., “The burden of skin disease in the United States,” Clin. Exp. Dermatol., vol. 76, no. 5, pp. 958--972, 2017.</w:t>
      </w:r>
    </w:p>
    <w:p w14:paraId="3052A7D6" w14:textId="77777777" w:rsidR="002035A9" w:rsidRPr="00FC1036" w:rsidRDefault="002035A9" w:rsidP="002035A9">
      <w:pPr>
        <w:pStyle w:val="references"/>
        <w:numPr>
          <w:ilvl w:val="0"/>
          <w:numId w:val="0"/>
        </w:numPr>
        <w:tabs>
          <w:tab w:val="num" w:pos="18pt"/>
        </w:tabs>
        <w:ind w:start="17.70pt" w:hanging="17.70pt"/>
      </w:pPr>
      <w:r w:rsidRPr="00FC1036">
        <w:t>[7]</w:t>
      </w:r>
      <w:r w:rsidRPr="00FC1036">
        <w:tab/>
        <w:t>Seremet, Gurel, And, Sila, Salih, and Mehmet, “Miscellaneous skin disease and the metabolic syndrome,” Clin. Dermatol., vol. 36, no. 1, pp. 94--100, 2018.</w:t>
      </w:r>
    </w:p>
    <w:p w14:paraId="6DFD9AC7" w14:textId="77777777" w:rsidR="002035A9" w:rsidRPr="00FC1036" w:rsidRDefault="002035A9" w:rsidP="002035A9">
      <w:pPr>
        <w:pStyle w:val="references"/>
        <w:numPr>
          <w:ilvl w:val="0"/>
          <w:numId w:val="0"/>
        </w:numPr>
        <w:tabs>
          <w:tab w:val="num" w:pos="18pt"/>
        </w:tabs>
        <w:ind w:start="17.70pt" w:hanging="17.70pt"/>
      </w:pPr>
      <w:r w:rsidRPr="00FC1036">
        <w:t>[8]</w:t>
      </w:r>
      <w:r w:rsidRPr="00FC1036">
        <w:tab/>
        <w:t>Kim et al., “Air poll</w:t>
      </w:r>
      <w:bookmarkEnd w:id="0"/>
      <w:r w:rsidRPr="00FC1036">
        <w:t>ution and skin diseases: Adverse effects of airborne particulate matter on various skin diseases,” Life Sci., vol. 152, pp. 126--134, 2016.</w:t>
      </w:r>
    </w:p>
    <w:bookmarkEnd w:id="1"/>
    <w:bookmarkEnd w:id="2"/>
    <w:p w14:paraId="4F6902E1" w14:textId="3527B390" w:rsidR="00836367" w:rsidRPr="00F96569" w:rsidRDefault="002035A9" w:rsidP="002035A9">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r>
        <w:fldChar w:fldCharType="end"/>
      </w:r>
      <w:r w:rsidR="00836367" w:rsidRPr="00F96569">
        <w:rPr>
          <w:rFonts w:eastAsia="SimSun"/>
          <w:b/>
          <w:noProof w:val="0"/>
          <w:color w:val="FF0000"/>
          <w:spacing w:val="-1"/>
          <w:sz w:val="20"/>
          <w:szCs w:val="20"/>
          <w:lang w:val="x-none" w:eastAsia="x-none"/>
        </w:rPr>
        <w:t xml:space="preserve">IEEE conference templates contain guidance text for composing and formatting conference papers. Please ensure that all template text is removed from your conference paper prior to submission to the conference. Failure to remove template text from your paper </w:t>
      </w:r>
      <w:r w:rsidR="00E165BC">
        <w:rPr>
          <w:rFonts w:eastAsia="SimSun"/>
          <w:b/>
          <w:noProof w:val="0"/>
          <w:color w:val="FF0000"/>
          <w:spacing w:val="-1"/>
          <w:sz w:val="20"/>
          <w:szCs w:val="20"/>
          <w:lang w:eastAsia="x-none"/>
        </w:rPr>
        <w:t>may</w:t>
      </w:r>
      <w:r w:rsidR="00836367" w:rsidRPr="00F96569">
        <w:rPr>
          <w:rFonts w:eastAsia="SimSun"/>
          <w:b/>
          <w:noProof w:val="0"/>
          <w:color w:val="FF0000"/>
          <w:spacing w:val="-1"/>
          <w:sz w:val="20"/>
          <w:szCs w:val="20"/>
          <w:lang w:val="x-none" w:eastAsia="x-none"/>
        </w:rPr>
        <w:t xml:space="preserve"> result in your paper not being published.</w:t>
      </w:r>
    </w:p>
    <w:p w14:paraId="0AA0547F" w14:textId="77777777" w:rsidR="009303D9" w:rsidRDefault="003B2B40" w:rsidP="005B520E">
      <w:r>
        <w:rPr>
          <w:noProof/>
        </w:rPr>
        <w:drawing>
          <wp:anchor distT="0" distB="0" distL="114300" distR="114300" simplePos="0" relativeHeight="251657728" behindDoc="1" locked="0" layoutInCell="1" allowOverlap="1" wp14:anchorId="43D64F0C" wp14:editId="0FA36112">
            <wp:simplePos x="0" y="0"/>
            <wp:positionH relativeFrom="margin">
              <wp:align>left</wp:align>
            </wp:positionH>
            <wp:positionV relativeFrom="paragraph">
              <wp:posOffset>251460</wp:posOffset>
            </wp:positionV>
            <wp:extent cx="3200400" cy="1143000"/>
            <wp:effectExtent l="10795" t="5080" r="8255" b="13970"/>
            <wp:wrapTight wrapText="bothSides">
              <wp:wrapPolygon edited="0">
                <wp:start x="-64" y="0"/>
                <wp:lineTo x="-64" y="21600"/>
                <wp:lineTo x="21664" y="21600"/>
                <wp:lineTo x="21664" y="0"/>
                <wp:lineTo x="-64" y="0"/>
              </wp:wrapPolygon>
            </wp:wrapTight>
            <wp:docPr id="1"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200400" cy="1143000"/>
                    </a:xfrm>
                    <a:prstGeom prst="rect">
                      <a:avLst/>
                    </a:prstGeom>
                    <a:solidFill>
                      <a:srgbClr val="FFFFFF"/>
                    </a:solidFill>
                    <a:ln w="9525">
                      <a:solidFill>
                        <a:srgbClr val="000000"/>
                      </a:solidFill>
                      <a:miter lim="800%"/>
                      <a:headEnd/>
                      <a:tailEnd/>
                    </a:ln>
                  </wp:spPr>
                  <wp:txbx>
                    <wne:txbxContent>
                      <w:p w14:paraId="443A75E2" w14:textId="77777777" w:rsidR="0080791D" w:rsidRDefault="0080791D" w:rsidP="00E7596C">
                        <w:pPr>
                          <w:pStyle w:val="BodyText"/>
                        </w:pPr>
                        <w:r>
                          <w:t>We suggest that you use a text box to insert a graphic (which is ideally a 300 dpi TIFF or EPS file, with all fonts embedded) because, in an MSW document, this method is somewhat more stable than directly inserting a picture.</w:t>
                        </w:r>
                      </w:p>
                      <w:p w14:paraId="11C93DD0" w14:textId="77777777" w:rsidR="0080791D" w:rsidRDefault="0080791D" w:rsidP="00E7596C">
                        <w:pPr>
                          <w:pStyle w:val="BodyText"/>
                        </w:pPr>
                        <w:r>
                          <w:t>To have non-visible rules on your frame, use the MSWord “Format” pull-down menu, select Text Box &gt; Colors and Lines to choose No Fill and No Line.</w:t>
                        </w: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52725B3E" w14:textId="77777777" w:rsidR="004101A4" w:rsidRDefault="004101A4" w:rsidP="001A3B3D">
      <w:r>
        <w:separator/>
      </w:r>
    </w:p>
  </w:endnote>
  <w:endnote w:type="continuationSeparator" w:id="0">
    <w:p w14:paraId="49E4F371" w14:textId="77777777" w:rsidR="004101A4" w:rsidRDefault="004101A4"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200247B" w:usb2="00000009" w:usb3="00000000" w:csb0="000001FF" w:csb1="00000000"/>
  </w:font>
  <w:font w:name="Calibri Light">
    <w:panose1 w:val="020F03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61D54B67" w14:textId="77777777" w:rsidR="001A3B3D" w:rsidRPr="006F6D3D" w:rsidRDefault="001A3B3D" w:rsidP="0056610F">
    <w:pPr>
      <w:pStyle w:val="Footer"/>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2EE49D01" w14:textId="77777777" w:rsidR="004101A4" w:rsidRDefault="004101A4" w:rsidP="001A3B3D">
      <w:r>
        <w:separator/>
      </w:r>
    </w:p>
  </w:footnote>
  <w:footnote w:type="continuationSeparator" w:id="0">
    <w:p w14:paraId="17A09F4D" w14:textId="77777777" w:rsidR="004101A4" w:rsidRDefault="004101A4"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776490395">
    <w:abstractNumId w:val="14"/>
  </w:num>
  <w:num w:numId="2" w16cid:durableId="1965577382">
    <w:abstractNumId w:val="19"/>
  </w:num>
  <w:num w:numId="3" w16cid:durableId="1184635834">
    <w:abstractNumId w:val="13"/>
  </w:num>
  <w:num w:numId="4" w16cid:durableId="1172842176">
    <w:abstractNumId w:val="16"/>
  </w:num>
  <w:num w:numId="5" w16cid:durableId="1861506960">
    <w:abstractNumId w:val="16"/>
  </w:num>
  <w:num w:numId="6" w16cid:durableId="1955750769">
    <w:abstractNumId w:val="16"/>
  </w:num>
  <w:num w:numId="7" w16cid:durableId="1173179203">
    <w:abstractNumId w:val="16"/>
  </w:num>
  <w:num w:numId="8" w16cid:durableId="774903682">
    <w:abstractNumId w:val="18"/>
  </w:num>
  <w:num w:numId="9" w16cid:durableId="1483540649">
    <w:abstractNumId w:val="20"/>
  </w:num>
  <w:num w:numId="10" w16cid:durableId="2137141935">
    <w:abstractNumId w:val="15"/>
  </w:num>
  <w:num w:numId="11" w16cid:durableId="253439727">
    <w:abstractNumId w:val="12"/>
  </w:num>
  <w:num w:numId="12" w16cid:durableId="1618758802">
    <w:abstractNumId w:val="11"/>
  </w:num>
  <w:num w:numId="13" w16cid:durableId="283972626">
    <w:abstractNumId w:val="0"/>
  </w:num>
  <w:num w:numId="14" w16cid:durableId="1375078932">
    <w:abstractNumId w:val="10"/>
  </w:num>
  <w:num w:numId="15" w16cid:durableId="80957825">
    <w:abstractNumId w:val="8"/>
  </w:num>
  <w:num w:numId="16" w16cid:durableId="923683965">
    <w:abstractNumId w:val="7"/>
  </w:num>
  <w:num w:numId="17" w16cid:durableId="1141389126">
    <w:abstractNumId w:val="6"/>
  </w:num>
  <w:num w:numId="18" w16cid:durableId="128132819">
    <w:abstractNumId w:val="5"/>
  </w:num>
  <w:num w:numId="19" w16cid:durableId="572397299">
    <w:abstractNumId w:val="9"/>
  </w:num>
  <w:num w:numId="20" w16cid:durableId="42216679">
    <w:abstractNumId w:val="4"/>
  </w:num>
  <w:num w:numId="21" w16cid:durableId="1138569977">
    <w:abstractNumId w:val="3"/>
  </w:num>
  <w:num w:numId="22" w16cid:durableId="1179083561">
    <w:abstractNumId w:val="2"/>
  </w:num>
  <w:num w:numId="23" w16cid:durableId="1351250911">
    <w:abstractNumId w:val="1"/>
  </w:num>
  <w:num w:numId="24" w16cid:durableId="1707412739">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12E75"/>
    <w:rsid w:val="0004781E"/>
    <w:rsid w:val="0008758A"/>
    <w:rsid w:val="00090544"/>
    <w:rsid w:val="000C1E68"/>
    <w:rsid w:val="000C74ED"/>
    <w:rsid w:val="00113E38"/>
    <w:rsid w:val="00155F06"/>
    <w:rsid w:val="00190BCC"/>
    <w:rsid w:val="001A2EFD"/>
    <w:rsid w:val="001A3B3D"/>
    <w:rsid w:val="001B67DC"/>
    <w:rsid w:val="002005C8"/>
    <w:rsid w:val="002035A9"/>
    <w:rsid w:val="002254A9"/>
    <w:rsid w:val="00226293"/>
    <w:rsid w:val="00233D97"/>
    <w:rsid w:val="002347A2"/>
    <w:rsid w:val="0025167F"/>
    <w:rsid w:val="002850E3"/>
    <w:rsid w:val="002919AC"/>
    <w:rsid w:val="00296BAF"/>
    <w:rsid w:val="002C6F09"/>
    <w:rsid w:val="002D2FCE"/>
    <w:rsid w:val="002D6CFB"/>
    <w:rsid w:val="002E2220"/>
    <w:rsid w:val="003209DF"/>
    <w:rsid w:val="00354FCF"/>
    <w:rsid w:val="003832CF"/>
    <w:rsid w:val="003A19E2"/>
    <w:rsid w:val="003B2B40"/>
    <w:rsid w:val="003B4E04"/>
    <w:rsid w:val="003E362A"/>
    <w:rsid w:val="003F5A08"/>
    <w:rsid w:val="004101A4"/>
    <w:rsid w:val="00420716"/>
    <w:rsid w:val="004325FB"/>
    <w:rsid w:val="004432BA"/>
    <w:rsid w:val="0044407E"/>
    <w:rsid w:val="00447BB9"/>
    <w:rsid w:val="0046031D"/>
    <w:rsid w:val="00473AC9"/>
    <w:rsid w:val="004B005F"/>
    <w:rsid w:val="004C0C14"/>
    <w:rsid w:val="004D72B5"/>
    <w:rsid w:val="004F0F35"/>
    <w:rsid w:val="00520AC4"/>
    <w:rsid w:val="005442DE"/>
    <w:rsid w:val="00551B7F"/>
    <w:rsid w:val="005534D2"/>
    <w:rsid w:val="0055408E"/>
    <w:rsid w:val="005545DD"/>
    <w:rsid w:val="0056610F"/>
    <w:rsid w:val="00571568"/>
    <w:rsid w:val="00575BCA"/>
    <w:rsid w:val="00584692"/>
    <w:rsid w:val="005B0344"/>
    <w:rsid w:val="005B520E"/>
    <w:rsid w:val="005D4DD0"/>
    <w:rsid w:val="005E2800"/>
    <w:rsid w:val="005E5F6B"/>
    <w:rsid w:val="005F4B50"/>
    <w:rsid w:val="00605825"/>
    <w:rsid w:val="006435AB"/>
    <w:rsid w:val="00645D22"/>
    <w:rsid w:val="00651A08"/>
    <w:rsid w:val="00654204"/>
    <w:rsid w:val="00670434"/>
    <w:rsid w:val="006B6B66"/>
    <w:rsid w:val="006D2E4B"/>
    <w:rsid w:val="006F6D3D"/>
    <w:rsid w:val="007145D3"/>
    <w:rsid w:val="00715BEA"/>
    <w:rsid w:val="00740EEA"/>
    <w:rsid w:val="0075108C"/>
    <w:rsid w:val="00794804"/>
    <w:rsid w:val="007A2AF1"/>
    <w:rsid w:val="007B33F1"/>
    <w:rsid w:val="007B6DDA"/>
    <w:rsid w:val="007C0308"/>
    <w:rsid w:val="007C2FF2"/>
    <w:rsid w:val="007D6232"/>
    <w:rsid w:val="007F1F99"/>
    <w:rsid w:val="007F768F"/>
    <w:rsid w:val="00800DB5"/>
    <w:rsid w:val="0080791D"/>
    <w:rsid w:val="008176FE"/>
    <w:rsid w:val="00836367"/>
    <w:rsid w:val="00851318"/>
    <w:rsid w:val="00862239"/>
    <w:rsid w:val="00873603"/>
    <w:rsid w:val="008736CE"/>
    <w:rsid w:val="0087388D"/>
    <w:rsid w:val="008A029A"/>
    <w:rsid w:val="008A2C7D"/>
    <w:rsid w:val="008B6524"/>
    <w:rsid w:val="008C4B23"/>
    <w:rsid w:val="008F6E2C"/>
    <w:rsid w:val="00920C0D"/>
    <w:rsid w:val="009248D9"/>
    <w:rsid w:val="009303D9"/>
    <w:rsid w:val="00930469"/>
    <w:rsid w:val="00933C64"/>
    <w:rsid w:val="00972203"/>
    <w:rsid w:val="009C557E"/>
    <w:rsid w:val="009D54B8"/>
    <w:rsid w:val="009F1D79"/>
    <w:rsid w:val="00A059B3"/>
    <w:rsid w:val="00A13B6A"/>
    <w:rsid w:val="00A2322B"/>
    <w:rsid w:val="00A50726"/>
    <w:rsid w:val="00A810BC"/>
    <w:rsid w:val="00AE3409"/>
    <w:rsid w:val="00B11A60"/>
    <w:rsid w:val="00B22613"/>
    <w:rsid w:val="00B304B6"/>
    <w:rsid w:val="00B4411E"/>
    <w:rsid w:val="00B44A76"/>
    <w:rsid w:val="00B65A33"/>
    <w:rsid w:val="00B768D1"/>
    <w:rsid w:val="00BA1025"/>
    <w:rsid w:val="00BA39DE"/>
    <w:rsid w:val="00BC3420"/>
    <w:rsid w:val="00BD14AB"/>
    <w:rsid w:val="00BD670B"/>
    <w:rsid w:val="00BE7D3C"/>
    <w:rsid w:val="00BF5FF6"/>
    <w:rsid w:val="00C0207F"/>
    <w:rsid w:val="00C16117"/>
    <w:rsid w:val="00C24CB7"/>
    <w:rsid w:val="00C3075A"/>
    <w:rsid w:val="00C919A4"/>
    <w:rsid w:val="00CA4392"/>
    <w:rsid w:val="00CA5DAB"/>
    <w:rsid w:val="00CC393F"/>
    <w:rsid w:val="00D2176E"/>
    <w:rsid w:val="00D632BE"/>
    <w:rsid w:val="00D72D06"/>
    <w:rsid w:val="00D7522C"/>
    <w:rsid w:val="00D7536F"/>
    <w:rsid w:val="00D76668"/>
    <w:rsid w:val="00DE4894"/>
    <w:rsid w:val="00DF4ED8"/>
    <w:rsid w:val="00E07383"/>
    <w:rsid w:val="00E165BC"/>
    <w:rsid w:val="00E421E1"/>
    <w:rsid w:val="00E506E5"/>
    <w:rsid w:val="00E60B64"/>
    <w:rsid w:val="00E61E12"/>
    <w:rsid w:val="00E7596C"/>
    <w:rsid w:val="00E8629A"/>
    <w:rsid w:val="00E878F2"/>
    <w:rsid w:val="00E90D4A"/>
    <w:rsid w:val="00EB676C"/>
    <w:rsid w:val="00EB698E"/>
    <w:rsid w:val="00ED0149"/>
    <w:rsid w:val="00ED3E87"/>
    <w:rsid w:val="00EF1D77"/>
    <w:rsid w:val="00EF7DE3"/>
    <w:rsid w:val="00F01FBB"/>
    <w:rsid w:val="00F03103"/>
    <w:rsid w:val="00F271DE"/>
    <w:rsid w:val="00F43378"/>
    <w:rsid w:val="00F627DA"/>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7901312D"/>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table" w:styleId="TableGrid">
    <w:name w:val="Table Grid"/>
    <w:basedOn w:val="TableNormal"/>
    <w:uiPriority w:val="39"/>
    <w:rsid w:val="00851318"/>
    <w:rPr>
      <w:rFonts w:asciiTheme="minorHAnsi" w:eastAsiaTheme="minorHAnsi" w:hAnsiTheme="minorHAnsi" w:cstheme="minorBidi"/>
      <w:kern w:val="2"/>
      <w:sz w:val="22"/>
      <w:szCs w:val="22"/>
      <w:lang w:val="en-IN"/>
      <w14:ligatures w14:val="standardContextual"/>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theme" Target="theme/theme1.xml"/><Relationship Id="rId5" Type="http://purl.oclc.org/ooxml/officeDocument/relationships/webSettings" Target="webSettings.xml"/><Relationship Id="rId10" Type="http://purl.oclc.org/ooxml/officeDocument/relationships/fontTable" Target="fontTable.xml"/><Relationship Id="rId4" Type="http://purl.oclc.org/ooxml/officeDocument/relationships/settings" Target="settings.xml"/><Relationship Id="rId9"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211</TotalTime>
  <Pages>4</Pages>
  <Words>5185</Words>
  <Characters>29556</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4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anpreet singh</cp:lastModifiedBy>
  <cp:revision>62</cp:revision>
  <dcterms:created xsi:type="dcterms:W3CDTF">2019-01-08T18:42:00Z</dcterms:created>
  <dcterms:modified xsi:type="dcterms:W3CDTF">2023-10-03T12:36:00Z</dcterms:modified>
</cp:coreProperties>
</file>

<file path=docProps/custom.xml><?xml version="1.0" encoding="utf-8"?>
<Properties xmlns="http://purl.oclc.org/ooxml/officeDocument/customProperties" xmlns:vt="http://purl.oclc.org/ooxml/officeDocument/docPropsVTypes">
  <property fmtid="{D5CDD505-2E9C-101B-9397-08002B2CF9AE}" pid="2" name="MSIP_Label_defa4170-0d19-0005-0004-bc88714345d2_Enabled">
    <vt:lpwstr>true</vt:lpwstr>
  </property>
  <property fmtid="{D5CDD505-2E9C-101B-9397-08002B2CF9AE}" pid="3" name="MSIP_Label_defa4170-0d19-0005-0004-bc88714345d2_SetDate">
    <vt:lpwstr>2023-09-27T10:04:47Z</vt:lpwstr>
  </property>
  <property fmtid="{D5CDD505-2E9C-101B-9397-08002B2CF9AE}" pid="4" name="MSIP_Label_defa4170-0d19-0005-0004-bc88714345d2_Method">
    <vt:lpwstr>Standard</vt:lpwstr>
  </property>
  <property fmtid="{D5CDD505-2E9C-101B-9397-08002B2CF9AE}" pid="5" name="MSIP_Label_defa4170-0d19-0005-0004-bc88714345d2_Name">
    <vt:lpwstr>defa4170-0d19-0005-0004-bc88714345d2</vt:lpwstr>
  </property>
  <property fmtid="{D5CDD505-2E9C-101B-9397-08002B2CF9AE}" pid="6" name="MSIP_Label_defa4170-0d19-0005-0004-bc88714345d2_SiteId">
    <vt:lpwstr>dc32e80f-4951-4664-8682-556a5b833a5e</vt:lpwstr>
  </property>
  <property fmtid="{D5CDD505-2E9C-101B-9397-08002B2CF9AE}" pid="7" name="MSIP_Label_defa4170-0d19-0005-0004-bc88714345d2_ActionId">
    <vt:lpwstr>126ce92d-4139-4120-83fa-a80601fd0cc4</vt:lpwstr>
  </property>
  <property fmtid="{D5CDD505-2E9C-101B-9397-08002B2CF9AE}" pid="8" name="MSIP_Label_defa4170-0d19-0005-0004-bc88714345d2_ContentBits">
    <vt:lpwstr>0</vt:lpwstr>
  </property>
</Properties>
</file>